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90F8" w14:textId="08E6DB8E" w:rsidR="002A1282" w:rsidRDefault="00E7381B" w:rsidP="00680D05">
      <w:pPr>
        <w:pStyle w:val="Title"/>
        <w:spacing w:line="480" w:lineRule="auto"/>
        <w:jc w:val="center"/>
      </w:pPr>
      <w:r w:rsidRPr="00DB1C57">
        <w:t xml:space="preserve">Gut microbiome </w:t>
      </w:r>
      <w:r w:rsidR="00756843" w:rsidRPr="00DB1C57">
        <w:t xml:space="preserve">and metabolome </w:t>
      </w:r>
      <w:r w:rsidRPr="00DB1C57">
        <w:t xml:space="preserve">alterations </w:t>
      </w:r>
      <w:r w:rsidR="00637E19">
        <w:t xml:space="preserve">in Nrf2 KO </w:t>
      </w:r>
      <w:r w:rsidR="00DD4A4F">
        <w:t xml:space="preserve">gut inflammation </w:t>
      </w:r>
      <w:r w:rsidR="00637E19">
        <w:t xml:space="preserve">mice </w:t>
      </w:r>
      <w:r w:rsidR="00DD4A4F">
        <w:t xml:space="preserve">model </w:t>
      </w:r>
      <w:r w:rsidR="00637E19">
        <w:t xml:space="preserve">fed </w:t>
      </w:r>
      <w:r w:rsidR="001377B2" w:rsidRPr="00DB1C57">
        <w:t xml:space="preserve">with </w:t>
      </w:r>
      <w:r w:rsidR="002A1282" w:rsidRPr="00DB1C57">
        <w:t>phenethyl isothiocyanate</w:t>
      </w:r>
      <w:r w:rsidRPr="00DB1C57">
        <w:t xml:space="preserve"> and cranberry</w:t>
      </w:r>
      <w:r w:rsidR="00637E19">
        <w:t xml:space="preserve"> rich diets</w:t>
      </w:r>
    </w:p>
    <w:p w14:paraId="415BFEAA" w14:textId="77777777" w:rsidR="00DB1C57" w:rsidRPr="00DB1C57" w:rsidRDefault="00DB1C57" w:rsidP="00680D05">
      <w:pPr>
        <w:spacing w:line="480" w:lineRule="auto"/>
      </w:pPr>
    </w:p>
    <w:p w14:paraId="63D3DE65" w14:textId="51836E00" w:rsidR="002A1282" w:rsidRPr="00680D05" w:rsidRDefault="002A1282" w:rsidP="00680D05">
      <w:pPr>
        <w:spacing w:line="48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00680D05" w:rsidRPr="002537B0">
        <w:rPr>
          <w:rFonts w:ascii="Times New Roman" w:hAnsi="Times New Roman" w:cs="Times New Roman"/>
          <w:sz w:val="24"/>
          <w:vertAlign w:val="superscript"/>
        </w:rPr>
        <w:t>1</w:t>
      </w:r>
      <w:r w:rsidR="00680D05">
        <w:rPr>
          <w:rFonts w:ascii="Times New Roman" w:hAnsi="Times New Roman" w:cs="Times New Roman"/>
          <w:sz w:val="24"/>
          <w:vertAlign w:val="superscript"/>
        </w:rPr>
        <w:t>, #</w:t>
      </w:r>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00680D05">
        <w:rPr>
          <w:rFonts w:ascii="Times New Roman" w:hAnsi="Times New Roman" w:cs="Times New Roman"/>
          <w:sz w:val="24"/>
          <w:vertAlign w:val="superscript"/>
        </w:rPr>
        <w:t>2, #</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proofErr w:type="spellStart"/>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r w:rsidR="00A15672">
        <w:rPr>
          <w:rFonts w:ascii="Times New Roman" w:hAnsi="Times New Roman" w:cs="Times New Roman"/>
          <w:sz w:val="24"/>
          <w:vertAlign w:val="superscript"/>
        </w:rPr>
        <w:t>5</w:t>
      </w:r>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5207A2C1" w14:textId="77777777"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680D05">
      <w:pPr>
        <w:spacing w:line="48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1BD7865F" w14:textId="219F433B" w:rsidR="000D7854" w:rsidRPr="00680D05" w:rsidRDefault="007A5EE3" w:rsidP="00680D05">
      <w:pPr>
        <w:spacing w:line="48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436C15A1" w14:textId="75E2F47D" w:rsidR="002A1282" w:rsidRDefault="002A1282" w:rsidP="00680D05">
      <w:pPr>
        <w:spacing w:line="48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7834BF6A" w14:textId="3716F79E" w:rsidR="00BF0CFE" w:rsidRPr="007F3B3D" w:rsidRDefault="00BF0CFE" w:rsidP="00680D05">
      <w:pPr>
        <w:spacing w:line="48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28BD2FBE" w14:textId="1ECA593F"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Phone: +1-848-445-6369/8</w:t>
      </w:r>
    </w:p>
    <w:p w14:paraId="7C0629E8" w14:textId="3A1FD516" w:rsidR="007608CA" w:rsidRPr="00680D05"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Email: kongt@pharmacy.rutgers.edu</w:t>
      </w:r>
      <w:bookmarkStart w:id="0" w:name="_Toc69294823"/>
      <w:bookmarkStart w:id="1" w:name="_Toc76818018"/>
    </w:p>
    <w:p w14:paraId="6FAC836F" w14:textId="13829482" w:rsidR="009232E0" w:rsidRPr="00F77235" w:rsidRDefault="009232E0" w:rsidP="00680D05">
      <w:pPr>
        <w:pStyle w:val="TOCHeading"/>
        <w:spacing w:line="480" w:lineRule="auto"/>
        <w:rPr>
          <w:rFonts w:ascii="Times New Roman" w:hAnsi="Times New Roman" w:cs="Times New Roman"/>
        </w:rPr>
      </w:pPr>
      <w:commentRangeStart w:id="2"/>
      <w:r w:rsidRPr="00F77235">
        <w:rPr>
          <w:rFonts w:ascii="Times New Roman" w:hAnsi="Times New Roman" w:cs="Times New Roman"/>
        </w:rPr>
        <w:lastRenderedPageBreak/>
        <w:t>Abstract</w:t>
      </w:r>
      <w:bookmarkEnd w:id="0"/>
      <w:bookmarkEnd w:id="1"/>
      <w:commentRangeEnd w:id="2"/>
      <w:r w:rsidR="00680D05" w:rsidRPr="00F77235">
        <w:rPr>
          <w:rStyle w:val="CommentReference"/>
          <w:rFonts w:ascii="Times New Roman" w:eastAsiaTheme="minorEastAsia" w:hAnsi="Times New Roman" w:cs="Times New Roman"/>
          <w:color w:val="auto"/>
          <w:kern w:val="2"/>
          <w:lang w:eastAsia="zh-CN"/>
        </w:rPr>
        <w:commentReference w:id="2"/>
      </w:r>
    </w:p>
    <w:p w14:paraId="58871F6C" w14:textId="12C6D9AC" w:rsidR="002C0074" w:rsidRPr="00F77235" w:rsidRDefault="007608CA" w:rsidP="00680D05">
      <w:pPr>
        <w:pStyle w:val="Heading2"/>
        <w:spacing w:line="480" w:lineRule="auto"/>
        <w:rPr>
          <w:rFonts w:ascii="Times New Roman" w:hAnsi="Times New Roman" w:cs="Times New Roman"/>
          <w:lang w:eastAsia="en-US"/>
        </w:rPr>
      </w:pPr>
      <w:r w:rsidRPr="00F77235">
        <w:rPr>
          <w:rFonts w:ascii="Times New Roman" w:hAnsi="Times New Roman" w:cs="Times New Roman"/>
          <w:lang w:eastAsia="en-US"/>
        </w:rPr>
        <w:t>Scope</w:t>
      </w:r>
    </w:p>
    <w:p w14:paraId="7E2C6714" w14:textId="2F0B42DC" w:rsidR="007608CA" w:rsidRDefault="002A1282" w:rsidP="00680D05">
      <w:pPr>
        <w:spacing w:line="48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sidR="0049107D">
        <w:rPr>
          <w:rFonts w:ascii="Times New Roman" w:hAnsi="Times New Roman" w:cs="Times New Roman"/>
          <w:sz w:val="24"/>
        </w:rPr>
        <w:t>gen</w:t>
      </w:r>
      <w:r w:rsidR="00F16566">
        <w:rPr>
          <w:rFonts w:ascii="Times New Roman" w:hAnsi="Times New Roman" w:cs="Times New Roman"/>
          <w:sz w:val="24"/>
        </w:rPr>
        <w:t xml:space="preserve">etic </w:t>
      </w:r>
      <w:proofErr w:type="gramStart"/>
      <w:r w:rsidR="00F16566">
        <w:rPr>
          <w:rFonts w:ascii="Times New Roman" w:hAnsi="Times New Roman" w:cs="Times New Roman"/>
          <w:sz w:val="24"/>
        </w:rPr>
        <w:t>variations</w:t>
      </w:r>
      <w:proofErr w:type="gramEnd"/>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composition which</w:t>
      </w:r>
      <w:r w:rsidR="0049107D">
        <w:rPr>
          <w:rFonts w:ascii="Times New Roman" w:hAnsi="Times New Roman" w:cs="Times New Roman"/>
          <w:sz w:val="24"/>
        </w:rPr>
        <w:t xml:space="preserve"> can</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007608CA">
        <w:rPr>
          <w:rFonts w:ascii="Times New Roman" w:hAnsi="Times New Roman" w:cs="Times New Roman"/>
          <w:sz w:val="24"/>
        </w:rPr>
        <w:t xml:space="preserve">Nrf2 is a master regulator of oxidative stress and </w:t>
      </w:r>
      <w:r w:rsidR="007608CA" w:rsidRPr="00D976FD">
        <w:rPr>
          <w:rFonts w:ascii="Times New Roman" w:hAnsi="Times New Roman" w:cs="Times New Roman"/>
          <w:sz w:val="24"/>
        </w:rPr>
        <w:t>inflammation</w:t>
      </w:r>
      <w:r w:rsidR="007608CA">
        <w:rPr>
          <w:rFonts w:ascii="Times New Roman" w:hAnsi="Times New Roman" w:cs="Times New Roman"/>
          <w:sz w:val="24"/>
        </w:rPr>
        <w:t xml:space="preserve"> and have been shown to be affected by microbial metabolites. In this study, dietary</w:t>
      </w:r>
      <w:r w:rsidRPr="00E56D53">
        <w:rPr>
          <w:rFonts w:ascii="Times New Roman" w:hAnsi="Times New Roman" w:cs="Times New Roman"/>
          <w:sz w:val="24"/>
        </w:rPr>
        <w:t xml:space="preserve"> </w:t>
      </w:r>
      <w:r>
        <w:rPr>
          <w:rFonts w:ascii="Times New Roman" w:hAnsi="Times New Roman" w:cs="Times New Roman"/>
          <w:sz w:val="24"/>
        </w:rPr>
        <w:t>intervention</w:t>
      </w:r>
      <w:r w:rsidRPr="00E56D53">
        <w:rPr>
          <w:rFonts w:ascii="Times New Roman" w:hAnsi="Times New Roman" w:cs="Times New Roman"/>
          <w:sz w:val="24"/>
        </w:rPr>
        <w:t xml:space="preserve"> </w:t>
      </w:r>
      <w:r w:rsidR="007608CA">
        <w:rPr>
          <w:rFonts w:ascii="Times New Roman" w:hAnsi="Times New Roman" w:cs="Times New Roman"/>
          <w:sz w:val="24"/>
        </w:rPr>
        <w:t xml:space="preserve">was performed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phenethyl isothiocyanate (PEITC)</w:t>
      </w:r>
      <w:r w:rsidR="00F77235">
        <w:rPr>
          <w:rFonts w:ascii="Times New Roman" w:hAnsi="Times New Roman" w:cs="Times New Roman"/>
          <w:sz w:val="24"/>
        </w:rPr>
        <w:t xml:space="preserve">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7608CA">
        <w:rPr>
          <w:rFonts w:ascii="Times New Roman" w:hAnsi="Times New Roman" w:cs="Times New Roman"/>
          <w:sz w:val="24"/>
        </w:rPr>
        <w:t xml:space="preserve">. </w:t>
      </w:r>
      <w:r w:rsidR="00680D05">
        <w:rPr>
          <w:rFonts w:ascii="Times New Roman" w:hAnsi="Times New Roman" w:cs="Times New Roman"/>
          <w:sz w:val="24"/>
        </w:rPr>
        <w:t>Additionally, m</w:t>
      </w:r>
      <w:r w:rsidR="00044181">
        <w:rPr>
          <w:rFonts w:ascii="Times New Roman" w:hAnsi="Times New Roman" w:cs="Times New Roman"/>
          <w:sz w:val="24"/>
        </w:rPr>
        <w:t>ice challenged with dextran sulfate sodium (DSS) simulate</w:t>
      </w:r>
      <w:r w:rsidR="00680D05">
        <w:rPr>
          <w:rFonts w:ascii="Times New Roman" w:hAnsi="Times New Roman" w:cs="Times New Roman"/>
          <w:sz w:val="24"/>
        </w:rPr>
        <w:t>d</w:t>
      </w:r>
      <w:r w:rsidR="00044181">
        <w:rPr>
          <w:rFonts w:ascii="Times New Roman" w:hAnsi="Times New Roman" w:cs="Times New Roman"/>
          <w:sz w:val="24"/>
        </w:rPr>
        <w:t xml:space="preserve"> inflammatory conditions found in patients suffering from inflammatory bowel disease (IBD)</w:t>
      </w:r>
      <w:r w:rsidRPr="00D976FD">
        <w:rPr>
          <w:rFonts w:ascii="Times New Roman" w:hAnsi="Times New Roman" w:cs="Times New Roman"/>
          <w:sz w:val="24"/>
        </w:rPr>
        <w:t xml:space="preserve">. </w:t>
      </w:r>
    </w:p>
    <w:p w14:paraId="5A9C62DB" w14:textId="700109CB" w:rsidR="007608CA" w:rsidRPr="00F77235" w:rsidRDefault="007608CA" w:rsidP="00680D05">
      <w:pPr>
        <w:pStyle w:val="Heading2"/>
        <w:spacing w:line="480" w:lineRule="auto"/>
        <w:rPr>
          <w:rFonts w:ascii="Times New Roman" w:hAnsi="Times New Roman" w:cs="Times New Roman"/>
        </w:rPr>
      </w:pPr>
      <w:r w:rsidRPr="00F77235">
        <w:rPr>
          <w:rFonts w:ascii="Times New Roman" w:hAnsi="Times New Roman" w:cs="Times New Roman"/>
        </w:rPr>
        <w:t>Methods and Results</w:t>
      </w:r>
    </w:p>
    <w:p w14:paraId="6433FDEF" w14:textId="174CD28B" w:rsidR="00680D05" w:rsidRDefault="007608CA" w:rsidP="00680D05">
      <w:pPr>
        <w:spacing w:line="480" w:lineRule="auto"/>
        <w:rPr>
          <w:rFonts w:ascii="Times New Roman" w:hAnsi="Times New Roman" w:cs="Times New Roman"/>
          <w:sz w:val="24"/>
        </w:rPr>
      </w:pPr>
      <w:r w:rsidRPr="00D976FD">
        <w:rPr>
          <w:rFonts w:ascii="Times New Roman" w:hAnsi="Times New Roman" w:cs="Times New Roman"/>
          <w:sz w:val="24"/>
        </w:rPr>
        <w:t xml:space="preserve">The fecal microbiota profiles were examined by 16s ribosomal RNA </w:t>
      </w:r>
      <w:r>
        <w:rPr>
          <w:rFonts w:ascii="Times New Roman" w:hAnsi="Times New Roman" w:cs="Times New Roman"/>
          <w:sz w:val="24"/>
        </w:rPr>
        <w:t xml:space="preserve">gene </w:t>
      </w:r>
      <w:r w:rsidRPr="00D976FD">
        <w:rPr>
          <w:rFonts w:ascii="Times New Roman" w:hAnsi="Times New Roman" w:cs="Times New Roman"/>
          <w:sz w:val="24"/>
        </w:rPr>
        <w:t xml:space="preserve">sequencing. </w:t>
      </w:r>
      <w:r>
        <w:rPr>
          <w:rFonts w:ascii="Times New Roman" w:hAnsi="Times New Roman" w:cs="Times New Roman"/>
          <w:sz w:val="24"/>
        </w:rPr>
        <w:t>Microbial metabolite profiles were constructed from fecal samples to understand downstream changes in microbial communities. A</w:t>
      </w:r>
      <w:r w:rsidR="00BE4478">
        <w:rPr>
          <w:rFonts w:ascii="Times New Roman" w:hAnsi="Times New Roman" w:cs="Times New Roman"/>
          <w:sz w:val="24"/>
        </w:rPr>
        <w:t xml:space="preserve">lpha and beta diversity differences </w:t>
      </w:r>
      <w:r w:rsidR="006E7871">
        <w:rPr>
          <w:rFonts w:ascii="Times New Roman" w:hAnsi="Times New Roman" w:cs="Times New Roman"/>
          <w:sz w:val="24"/>
        </w:rPr>
        <w:t xml:space="preserve">of microbiota </w:t>
      </w:r>
      <w:r w:rsidR="00BE4478">
        <w:rPr>
          <w:rFonts w:ascii="Times New Roman" w:hAnsi="Times New Roman" w:cs="Times New Roman"/>
          <w:sz w:val="24"/>
        </w:rPr>
        <w:t>were associated with genotype</w:t>
      </w:r>
      <w:r w:rsidR="00044181">
        <w:rPr>
          <w:rFonts w:ascii="Times New Roman" w:hAnsi="Times New Roman" w:cs="Times New Roman"/>
          <w:sz w:val="24"/>
        </w:rPr>
        <w:t xml:space="preserve">, </w:t>
      </w:r>
      <w:r w:rsidR="00BE4478">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w:t>
      </w:r>
      <w:r w:rsidR="0049107D">
        <w:rPr>
          <w:rFonts w:ascii="Times New Roman" w:hAnsi="Times New Roman" w:cs="Times New Roman"/>
          <w:sz w:val="24"/>
        </w:rPr>
        <w:t xml:space="preserve"> challenge</w:t>
      </w:r>
      <w:r w:rsidR="00BE4478">
        <w:rPr>
          <w:rFonts w:ascii="Times New Roman" w:hAnsi="Times New Roman" w:cs="Times New Roman"/>
          <w:sz w:val="24"/>
        </w:rPr>
        <w:t xml:space="preserve">. </w:t>
      </w:r>
      <w:r w:rsidR="00BE4478" w:rsidRPr="00B5776E">
        <w:rPr>
          <w:rFonts w:ascii="Times New Roman" w:hAnsi="Times New Roman" w:cs="Times New Roman"/>
          <w:sz w:val="24"/>
          <w:highlight w:val="yellow"/>
        </w:rPr>
        <w:t>Specifically, alpha diversity was higher in the Nrf2 KO mice compared to the WT</w:t>
      </w:r>
      <w:r w:rsidR="00F926D1" w:rsidRPr="00B5776E">
        <w:rPr>
          <w:rFonts w:ascii="Times New Roman" w:hAnsi="Times New Roman" w:cs="Times New Roman"/>
          <w:sz w:val="24"/>
          <w:highlight w:val="yellow"/>
        </w:rPr>
        <w:t xml:space="preserve"> mice</w:t>
      </w:r>
      <w:r w:rsidR="00BE4478" w:rsidRPr="00B5776E">
        <w:rPr>
          <w:rFonts w:ascii="Times New Roman" w:hAnsi="Times New Roman" w:cs="Times New Roman"/>
          <w:sz w:val="24"/>
          <w:highlight w:val="yellow"/>
        </w:rPr>
        <w:t xml:space="preserve">. </w:t>
      </w:r>
      <w:r w:rsidR="00205343" w:rsidRPr="00B5776E">
        <w:rPr>
          <w:rFonts w:ascii="Times New Roman" w:hAnsi="Times New Roman" w:cs="Times New Roman"/>
          <w:sz w:val="24"/>
          <w:highlight w:val="yellow"/>
        </w:rPr>
        <w:t xml:space="preserve">Nrf2 KO group </w:t>
      </w:r>
      <w:r w:rsidR="00B646E8" w:rsidRPr="00B5776E">
        <w:rPr>
          <w:rFonts w:ascii="Times New Roman" w:hAnsi="Times New Roman" w:cs="Times New Roman"/>
          <w:sz w:val="24"/>
          <w:highlight w:val="yellow"/>
        </w:rPr>
        <w:t>on average had higher relative abundance</w:t>
      </w:r>
      <w:r w:rsidR="00F309F6" w:rsidRPr="00B5776E">
        <w:rPr>
          <w:rFonts w:ascii="Times New Roman" w:hAnsi="Times New Roman" w:cs="Times New Roman"/>
          <w:sz w:val="24"/>
          <w:highlight w:val="yellow"/>
        </w:rPr>
        <w:t xml:space="preserve"> </w:t>
      </w:r>
      <w:r w:rsidR="00B646E8" w:rsidRPr="00B5776E">
        <w:rPr>
          <w:rFonts w:ascii="Times New Roman" w:hAnsi="Times New Roman" w:cs="Times New Roman"/>
          <w:sz w:val="24"/>
          <w:highlight w:val="yellow"/>
        </w:rPr>
        <w:t xml:space="preserve">of </w:t>
      </w:r>
      <w:r w:rsidR="00B646E8" w:rsidRPr="00B5776E">
        <w:rPr>
          <w:rFonts w:ascii="Times New Roman" w:hAnsi="Times New Roman" w:cs="Times New Roman"/>
          <w:i/>
          <w:iCs/>
          <w:sz w:val="24"/>
          <w:highlight w:val="yellow"/>
        </w:rPr>
        <w:t>Actinobacteria</w:t>
      </w:r>
      <w:r w:rsidR="00B646E8" w:rsidRPr="00B5776E">
        <w:rPr>
          <w:rFonts w:ascii="Times New Roman" w:hAnsi="Times New Roman" w:cs="Times New Roman"/>
          <w:sz w:val="24"/>
          <w:highlight w:val="yellow"/>
        </w:rPr>
        <w:t xml:space="preserve"> and</w:t>
      </w:r>
      <w:r w:rsidR="00B646E8" w:rsidRPr="00B5776E">
        <w:rPr>
          <w:rFonts w:ascii="Times New Roman" w:hAnsi="Times New Roman" w:cs="Times New Roman"/>
          <w:i/>
          <w:iCs/>
          <w:sz w:val="24"/>
          <w:highlight w:val="yellow"/>
        </w:rPr>
        <w:t xml:space="preserve"> Proteobacteria</w:t>
      </w:r>
      <w:r w:rsidR="00B646E8" w:rsidRPr="00B5776E">
        <w:rPr>
          <w:rFonts w:ascii="Times New Roman" w:hAnsi="Times New Roman" w:cs="Times New Roman"/>
          <w:sz w:val="24"/>
          <w:highlight w:val="yellow"/>
        </w:rPr>
        <w:t xml:space="preserve"> but lower abundance of </w:t>
      </w:r>
      <w:proofErr w:type="spellStart"/>
      <w:r w:rsidR="00B646E8" w:rsidRPr="00B5776E">
        <w:rPr>
          <w:rFonts w:ascii="Times New Roman" w:hAnsi="Times New Roman" w:cs="Times New Roman"/>
          <w:i/>
          <w:iCs/>
          <w:sz w:val="24"/>
          <w:highlight w:val="yellow"/>
        </w:rPr>
        <w:t>Verrucomicrobia</w:t>
      </w:r>
      <w:proofErr w:type="spellEnd"/>
      <w:r w:rsidR="00B646E8" w:rsidRPr="00B5776E">
        <w:rPr>
          <w:rFonts w:ascii="Times New Roman" w:hAnsi="Times New Roman" w:cs="Times New Roman"/>
          <w:sz w:val="24"/>
          <w:highlight w:val="yellow"/>
        </w:rPr>
        <w:t xml:space="preserve"> phylum. Clostridia </w:t>
      </w:r>
      <w:r w:rsidR="000F3B38" w:rsidRPr="00B5776E">
        <w:rPr>
          <w:rFonts w:ascii="Times New Roman" w:hAnsi="Times New Roman" w:cs="Times New Roman"/>
          <w:sz w:val="24"/>
          <w:highlight w:val="yellow"/>
        </w:rPr>
        <w:t xml:space="preserve">and Bacilli </w:t>
      </w:r>
      <w:r w:rsidR="00B646E8" w:rsidRPr="00B5776E">
        <w:rPr>
          <w:rFonts w:ascii="Times New Roman" w:hAnsi="Times New Roman" w:cs="Times New Roman"/>
          <w:sz w:val="24"/>
          <w:highlight w:val="yellow"/>
        </w:rPr>
        <w:t>w</w:t>
      </w:r>
      <w:r w:rsidR="000F3B38" w:rsidRPr="00B5776E">
        <w:rPr>
          <w:rFonts w:ascii="Times New Roman" w:hAnsi="Times New Roman" w:cs="Times New Roman"/>
          <w:sz w:val="24"/>
          <w:highlight w:val="yellow"/>
        </w:rPr>
        <w:t>ere</w:t>
      </w:r>
      <w:r w:rsidR="00B646E8" w:rsidRPr="00B5776E">
        <w:rPr>
          <w:rFonts w:ascii="Times New Roman" w:hAnsi="Times New Roman" w:cs="Times New Roman"/>
          <w:sz w:val="24"/>
          <w:highlight w:val="yellow"/>
        </w:rPr>
        <w:t xml:space="preserve"> the most </w:t>
      </w:r>
      <w:r w:rsidR="003736BE" w:rsidRPr="00B5776E">
        <w:rPr>
          <w:rFonts w:ascii="Times New Roman" w:hAnsi="Times New Roman" w:cs="Times New Roman"/>
          <w:sz w:val="24"/>
          <w:highlight w:val="yellow"/>
        </w:rPr>
        <w:t>abundant</w:t>
      </w:r>
      <w:r w:rsidR="00B646E8" w:rsidRPr="00B5776E">
        <w:rPr>
          <w:rFonts w:ascii="Times New Roman" w:hAnsi="Times New Roman" w:cs="Times New Roman"/>
          <w:sz w:val="24"/>
          <w:highlight w:val="yellow"/>
        </w:rPr>
        <w:t xml:space="preserve"> class</w:t>
      </w:r>
      <w:r w:rsidR="000F3B38" w:rsidRPr="00B5776E">
        <w:rPr>
          <w:rFonts w:ascii="Times New Roman" w:hAnsi="Times New Roman" w:cs="Times New Roman"/>
          <w:sz w:val="24"/>
          <w:highlight w:val="yellow"/>
        </w:rPr>
        <w:t>es</w:t>
      </w:r>
      <w:r w:rsidR="00B646E8" w:rsidRPr="00B5776E">
        <w:rPr>
          <w:rFonts w:ascii="Times New Roman" w:hAnsi="Times New Roman" w:cs="Times New Roman"/>
          <w:sz w:val="24"/>
          <w:highlight w:val="yellow"/>
        </w:rPr>
        <w:t xml:space="preserve"> </w:t>
      </w:r>
      <w:r w:rsidR="00C2586B" w:rsidRPr="00B5776E">
        <w:rPr>
          <w:rFonts w:ascii="Times New Roman" w:hAnsi="Times New Roman" w:cs="Times New Roman"/>
          <w:sz w:val="24"/>
          <w:highlight w:val="yellow"/>
        </w:rPr>
        <w:t xml:space="preserve">of Firmicutes </w:t>
      </w:r>
      <w:r w:rsidR="00B646E8" w:rsidRPr="00B5776E">
        <w:rPr>
          <w:rFonts w:ascii="Times New Roman" w:hAnsi="Times New Roman" w:cs="Times New Roman"/>
          <w:sz w:val="24"/>
          <w:highlight w:val="yellow"/>
        </w:rPr>
        <w:t>(6.8</w:t>
      </w:r>
      <w:r w:rsidR="00C2586B" w:rsidRPr="00B5776E">
        <w:rPr>
          <w:rFonts w:ascii="Times New Roman" w:hAnsi="Times New Roman" w:cs="Times New Roman"/>
          <w:sz w:val="24"/>
          <w:highlight w:val="yellow"/>
        </w:rPr>
        <w:t>%</w:t>
      </w:r>
      <w:r w:rsidR="00B646E8" w:rsidRPr="00B5776E">
        <w:rPr>
          <w:rFonts w:ascii="Times New Roman" w:hAnsi="Times New Roman" w:cs="Times New Roman"/>
          <w:sz w:val="24"/>
          <w:highlight w:val="yellow"/>
        </w:rPr>
        <w:t xml:space="preserve"> to 45.6</w:t>
      </w:r>
      <w:r w:rsidR="00C2586B" w:rsidRPr="00B5776E">
        <w:rPr>
          <w:rFonts w:ascii="Times New Roman" w:hAnsi="Times New Roman" w:cs="Times New Roman"/>
          <w:sz w:val="24"/>
          <w:highlight w:val="yellow"/>
        </w:rPr>
        <w:t>%</w:t>
      </w:r>
      <w:r w:rsidR="00B646E8" w:rsidRPr="00B5776E">
        <w:rPr>
          <w:rFonts w:ascii="Times New Roman" w:hAnsi="Times New Roman" w:cs="Times New Roman"/>
          <w:sz w:val="24"/>
          <w:highlight w:val="yellow"/>
        </w:rPr>
        <w:t xml:space="preserve"> </w:t>
      </w:r>
      <w:r w:rsidR="00C2586B" w:rsidRPr="00B5776E">
        <w:rPr>
          <w:rFonts w:ascii="Times New Roman" w:hAnsi="Times New Roman" w:cs="Times New Roman"/>
          <w:sz w:val="24"/>
          <w:highlight w:val="yellow"/>
        </w:rPr>
        <w:t xml:space="preserve">and 0.3% to 23.8% </w:t>
      </w:r>
      <w:r w:rsidR="00B646E8" w:rsidRPr="00B5776E">
        <w:rPr>
          <w:rFonts w:ascii="Times New Roman" w:hAnsi="Times New Roman" w:cs="Times New Roman"/>
          <w:sz w:val="24"/>
          <w:highlight w:val="yellow"/>
        </w:rPr>
        <w:t>of the samples</w:t>
      </w:r>
      <w:r w:rsidR="00C2586B" w:rsidRPr="00B5776E">
        <w:rPr>
          <w:rFonts w:ascii="Times New Roman" w:hAnsi="Times New Roman" w:cs="Times New Roman"/>
          <w:sz w:val="24"/>
          <w:highlight w:val="yellow"/>
        </w:rPr>
        <w:t xml:space="preserve"> respectively</w:t>
      </w:r>
      <w:r w:rsidR="00B646E8" w:rsidRPr="00B5776E">
        <w:rPr>
          <w:rFonts w:ascii="Times New Roman" w:hAnsi="Times New Roman" w:cs="Times New Roman"/>
          <w:sz w:val="24"/>
          <w:highlight w:val="yellow"/>
        </w:rPr>
        <w:t>)</w:t>
      </w:r>
      <w:r w:rsidR="000F3B38" w:rsidRPr="00B5776E">
        <w:rPr>
          <w:rFonts w:ascii="Times New Roman" w:hAnsi="Times New Roman" w:cs="Times New Roman"/>
          <w:sz w:val="24"/>
          <w:highlight w:val="yellow"/>
        </w:rPr>
        <w:t xml:space="preserve"> while </w:t>
      </w:r>
      <w:r w:rsidR="00C2586B" w:rsidRPr="00B5776E">
        <w:rPr>
          <w:rFonts w:ascii="Times New Roman" w:hAnsi="Times New Roman" w:cs="Times New Roman"/>
          <w:sz w:val="24"/>
          <w:highlight w:val="yellow"/>
        </w:rPr>
        <w:t xml:space="preserve">the majority of </w:t>
      </w:r>
      <w:proofErr w:type="spellStart"/>
      <w:r w:rsidR="00C2586B" w:rsidRPr="00B5776E">
        <w:rPr>
          <w:rFonts w:ascii="Times New Roman" w:hAnsi="Times New Roman" w:cs="Times New Roman"/>
          <w:i/>
          <w:iCs/>
          <w:sz w:val="24"/>
          <w:highlight w:val="yellow"/>
        </w:rPr>
        <w:t>Bacteroidete</w:t>
      </w:r>
      <w:proofErr w:type="spellEnd"/>
      <w:r w:rsidR="00C2586B" w:rsidRPr="00B5776E">
        <w:rPr>
          <w:rFonts w:ascii="Times New Roman" w:hAnsi="Times New Roman" w:cs="Times New Roman"/>
          <w:sz w:val="24"/>
          <w:highlight w:val="yellow"/>
        </w:rPr>
        <w:t xml:space="preserve"> phylum was comprised of the class </w:t>
      </w:r>
      <w:proofErr w:type="spellStart"/>
      <w:r w:rsidR="00C2586B" w:rsidRPr="00B5776E">
        <w:rPr>
          <w:rFonts w:ascii="Times New Roman" w:hAnsi="Times New Roman" w:cs="Times New Roman"/>
          <w:i/>
          <w:iCs/>
          <w:sz w:val="24"/>
          <w:highlight w:val="yellow"/>
        </w:rPr>
        <w:t>Bacteroidia</w:t>
      </w:r>
      <w:proofErr w:type="spellEnd"/>
      <w:r w:rsidR="00C2586B" w:rsidRPr="00B5776E">
        <w:rPr>
          <w:rFonts w:ascii="Times New Roman" w:hAnsi="Times New Roman" w:cs="Times New Roman"/>
          <w:sz w:val="24"/>
          <w:highlight w:val="yellow"/>
        </w:rPr>
        <w:t xml:space="preserve"> (32.8% to 67.6% of the samples)</w:t>
      </w:r>
      <w:r w:rsidR="000F3B38" w:rsidRPr="00B5776E">
        <w:rPr>
          <w:rFonts w:ascii="Times New Roman" w:hAnsi="Times New Roman" w:cs="Times New Roman"/>
          <w:sz w:val="24"/>
          <w:highlight w:val="yellow"/>
        </w:rPr>
        <w:t>.</w:t>
      </w:r>
      <w:r w:rsidR="00B646E8" w:rsidRPr="00B5776E">
        <w:rPr>
          <w:rFonts w:ascii="Times New Roman" w:hAnsi="Times New Roman" w:cs="Times New Roman"/>
          <w:sz w:val="24"/>
          <w:highlight w:val="yellow"/>
        </w:rPr>
        <w:t xml:space="preserve">  </w:t>
      </w:r>
      <w:r w:rsidR="002A1282" w:rsidRPr="00B5776E">
        <w:rPr>
          <w:rFonts w:ascii="Times New Roman" w:hAnsi="Times New Roman" w:cs="Times New Roman"/>
          <w:i/>
          <w:sz w:val="24"/>
          <w:highlight w:val="yellow"/>
        </w:rPr>
        <w:t>Firmicutes Lactococcus</w:t>
      </w:r>
      <w:r w:rsidR="002A1282" w:rsidRPr="00B5776E">
        <w:rPr>
          <w:rFonts w:ascii="Times New Roman" w:hAnsi="Times New Roman" w:cs="Times New Roman"/>
          <w:sz w:val="24"/>
          <w:highlight w:val="yellow"/>
        </w:rPr>
        <w:t xml:space="preserve"> </w:t>
      </w:r>
      <w:r w:rsidR="002E5BCF" w:rsidRPr="00B5776E">
        <w:rPr>
          <w:rFonts w:ascii="Times New Roman" w:hAnsi="Times New Roman" w:cs="Times New Roman"/>
          <w:sz w:val="24"/>
          <w:highlight w:val="yellow"/>
        </w:rPr>
        <w:t xml:space="preserve">and </w:t>
      </w:r>
      <w:r w:rsidR="002A1282" w:rsidRPr="00B5776E">
        <w:rPr>
          <w:rFonts w:ascii="Times New Roman" w:hAnsi="Times New Roman" w:cs="Times New Roman"/>
          <w:i/>
          <w:sz w:val="24"/>
          <w:highlight w:val="yellow"/>
        </w:rPr>
        <w:t xml:space="preserve">Actinobacteria </w:t>
      </w:r>
      <w:proofErr w:type="spellStart"/>
      <w:r w:rsidR="002A1282" w:rsidRPr="00B5776E">
        <w:rPr>
          <w:rFonts w:ascii="Times New Roman" w:hAnsi="Times New Roman" w:cs="Times New Roman"/>
          <w:i/>
          <w:sz w:val="24"/>
          <w:highlight w:val="yellow"/>
        </w:rPr>
        <w:t>Adlercreutzia</w:t>
      </w:r>
      <w:proofErr w:type="spellEnd"/>
      <w:r w:rsidR="002E5BCF" w:rsidRPr="00B5776E">
        <w:rPr>
          <w:rFonts w:ascii="Times New Roman" w:hAnsi="Times New Roman" w:cs="Times New Roman"/>
          <w:sz w:val="24"/>
          <w:highlight w:val="yellow"/>
        </w:rPr>
        <w:t xml:space="preserve"> </w:t>
      </w:r>
      <w:r w:rsidR="002A1282" w:rsidRPr="00B5776E">
        <w:rPr>
          <w:rFonts w:ascii="Times New Roman" w:hAnsi="Times New Roman" w:cs="Times New Roman"/>
          <w:sz w:val="24"/>
          <w:highlight w:val="yellow"/>
        </w:rPr>
        <w:t xml:space="preserve">were consistently altered correlating with Nrf2 genotype irrespective of the diet. </w:t>
      </w:r>
      <w:r w:rsidR="00555E38" w:rsidRPr="00B5776E">
        <w:rPr>
          <w:rFonts w:ascii="Times New Roman" w:hAnsi="Times New Roman" w:cs="Times New Roman"/>
          <w:sz w:val="24"/>
          <w:highlight w:val="yellow"/>
        </w:rPr>
        <w:t xml:space="preserve">Amino acid </w:t>
      </w:r>
      <w:r w:rsidR="00680D05" w:rsidRPr="00B5776E">
        <w:rPr>
          <w:rFonts w:ascii="Times New Roman" w:hAnsi="Times New Roman" w:cs="Times New Roman"/>
          <w:sz w:val="24"/>
          <w:highlight w:val="yellow"/>
        </w:rPr>
        <w:t>concentration in</w:t>
      </w:r>
      <w:r w:rsidR="00555E38" w:rsidRPr="00B5776E">
        <w:rPr>
          <w:rFonts w:ascii="Times New Roman" w:hAnsi="Times New Roman" w:cs="Times New Roman"/>
          <w:sz w:val="24"/>
          <w:highlight w:val="yellow"/>
        </w:rPr>
        <w:t xml:space="preserve"> fecal matter was higher in animals fed with the cranberry diet while bile acids were </w:t>
      </w:r>
      <w:r w:rsidR="00680D05" w:rsidRPr="00B5776E">
        <w:rPr>
          <w:rFonts w:ascii="Times New Roman" w:hAnsi="Times New Roman" w:cs="Times New Roman"/>
          <w:sz w:val="24"/>
          <w:highlight w:val="yellow"/>
        </w:rPr>
        <w:t>more</w:t>
      </w:r>
      <w:r w:rsidR="00555E38" w:rsidRPr="00B5776E">
        <w:rPr>
          <w:rFonts w:ascii="Times New Roman" w:hAnsi="Times New Roman" w:cs="Times New Roman"/>
          <w:sz w:val="24"/>
          <w:highlight w:val="yellow"/>
        </w:rPr>
        <w:t xml:space="preserve"> abundance in the Nrf2 KO mice sample. DSS </w:t>
      </w:r>
      <w:r w:rsidR="00F309F6" w:rsidRPr="00B5776E">
        <w:rPr>
          <w:rFonts w:ascii="Times New Roman" w:hAnsi="Times New Roman" w:cs="Times New Roman"/>
          <w:sz w:val="24"/>
          <w:highlight w:val="yellow"/>
        </w:rPr>
        <w:t>challenge was associated with</w:t>
      </w:r>
      <w:r w:rsidR="00555E38" w:rsidRPr="00B5776E">
        <w:rPr>
          <w:rFonts w:ascii="Times New Roman" w:hAnsi="Times New Roman" w:cs="Times New Roman"/>
          <w:sz w:val="24"/>
          <w:highlight w:val="yellow"/>
        </w:rPr>
        <w:t xml:space="preserve"> decrease</w:t>
      </w:r>
      <w:r w:rsidR="00F309F6" w:rsidRPr="00B5776E">
        <w:rPr>
          <w:rFonts w:ascii="Times New Roman" w:hAnsi="Times New Roman" w:cs="Times New Roman"/>
          <w:sz w:val="24"/>
          <w:highlight w:val="yellow"/>
        </w:rPr>
        <w:t>d</w:t>
      </w:r>
      <w:r w:rsidR="00555E38" w:rsidRPr="00B5776E">
        <w:rPr>
          <w:rFonts w:ascii="Times New Roman" w:hAnsi="Times New Roman" w:cs="Times New Roman"/>
          <w:sz w:val="24"/>
          <w:highlight w:val="yellow"/>
        </w:rPr>
        <w:t xml:space="preserve"> </w:t>
      </w:r>
      <w:r w:rsidR="00680D05" w:rsidRPr="00B5776E">
        <w:rPr>
          <w:rFonts w:ascii="Times New Roman" w:hAnsi="Times New Roman" w:cs="Times New Roman"/>
          <w:sz w:val="24"/>
          <w:highlight w:val="yellow"/>
        </w:rPr>
        <w:t>concentration</w:t>
      </w:r>
      <w:r w:rsidR="00555E38" w:rsidRPr="00B5776E">
        <w:rPr>
          <w:rFonts w:ascii="Times New Roman" w:hAnsi="Times New Roman" w:cs="Times New Roman"/>
          <w:sz w:val="24"/>
          <w:highlight w:val="yellow"/>
        </w:rPr>
        <w:t xml:space="preserve"> of microbial metabolites</w:t>
      </w:r>
      <w:r w:rsidR="00680D05" w:rsidRPr="00B5776E">
        <w:rPr>
          <w:rFonts w:ascii="Times New Roman" w:hAnsi="Times New Roman" w:cs="Times New Roman"/>
          <w:sz w:val="24"/>
          <w:highlight w:val="yellow"/>
        </w:rPr>
        <w:t>,</w:t>
      </w:r>
      <w:r w:rsidR="00555E38" w:rsidRPr="00B5776E">
        <w:rPr>
          <w:rFonts w:ascii="Times New Roman" w:hAnsi="Times New Roman" w:cs="Times New Roman"/>
          <w:sz w:val="24"/>
          <w:highlight w:val="yellow"/>
        </w:rPr>
        <w:t xml:space="preserve"> probably </w:t>
      </w:r>
      <w:r w:rsidR="00F309F6" w:rsidRPr="00B5776E">
        <w:rPr>
          <w:rFonts w:ascii="Times New Roman" w:hAnsi="Times New Roman" w:cs="Times New Roman"/>
          <w:sz w:val="24"/>
          <w:highlight w:val="yellow"/>
        </w:rPr>
        <w:t>via</w:t>
      </w:r>
      <w:r w:rsidR="00555E38" w:rsidRPr="00B5776E">
        <w:rPr>
          <w:rFonts w:ascii="Times New Roman" w:hAnsi="Times New Roman" w:cs="Times New Roman"/>
          <w:sz w:val="24"/>
          <w:highlight w:val="yellow"/>
        </w:rPr>
        <w:t xml:space="preserve"> negatively affecting the bacterial </w:t>
      </w:r>
      <w:r w:rsidR="00555E38" w:rsidRPr="00B5776E">
        <w:rPr>
          <w:rFonts w:ascii="Times New Roman" w:hAnsi="Times New Roman" w:cs="Times New Roman"/>
          <w:sz w:val="24"/>
          <w:highlight w:val="yellow"/>
        </w:rPr>
        <w:lastRenderedPageBreak/>
        <w:t>communities.</w:t>
      </w:r>
      <w:r w:rsidR="00555E38">
        <w:rPr>
          <w:rFonts w:ascii="Times New Roman" w:hAnsi="Times New Roman" w:cs="Times New Roman"/>
          <w:sz w:val="24"/>
        </w:rPr>
        <w:t xml:space="preserve"> </w:t>
      </w:r>
    </w:p>
    <w:p w14:paraId="0BA9D8E2" w14:textId="09A70C58" w:rsidR="00680D05" w:rsidRPr="00F77235" w:rsidRDefault="00680D05" w:rsidP="00680D05">
      <w:pPr>
        <w:pStyle w:val="Heading2"/>
        <w:rPr>
          <w:rFonts w:ascii="Times New Roman" w:hAnsi="Times New Roman" w:cs="Times New Roman"/>
        </w:rPr>
      </w:pPr>
      <w:r w:rsidRPr="00F77235">
        <w:rPr>
          <w:rFonts w:ascii="Times New Roman" w:hAnsi="Times New Roman" w:cs="Times New Roman"/>
        </w:rPr>
        <w:t>Conclusion</w:t>
      </w:r>
    </w:p>
    <w:p w14:paraId="68913D1F" w14:textId="77777777" w:rsidR="00680D05" w:rsidRPr="00680D05" w:rsidRDefault="00680D05" w:rsidP="00680D05"/>
    <w:p w14:paraId="46823530" w14:textId="106DEB82" w:rsidR="00905013" w:rsidRPr="007F3B3D" w:rsidRDefault="007A6D0B" w:rsidP="00680D05">
      <w:pPr>
        <w:spacing w:line="480" w:lineRule="auto"/>
        <w:rPr>
          <w:rFonts w:ascii="Times New Roman" w:hAnsi="Times New Roman" w:cs="Times New Roman"/>
          <w:sz w:val="24"/>
        </w:rPr>
      </w:pPr>
      <w:r w:rsidRPr="00B5776E">
        <w:rPr>
          <w:rFonts w:ascii="Times New Roman" w:hAnsi="Times New Roman" w:cs="Times New Roman"/>
          <w:sz w:val="24"/>
          <w:highlight w:val="yellow"/>
        </w:rPr>
        <w:t>T</w:t>
      </w:r>
      <w:r w:rsidR="00123C53" w:rsidRPr="00B5776E">
        <w:rPr>
          <w:rFonts w:ascii="Times New Roman" w:hAnsi="Times New Roman" w:cs="Times New Roman"/>
          <w:sz w:val="24"/>
          <w:highlight w:val="yellow"/>
        </w:rPr>
        <w:t xml:space="preserve">his </w:t>
      </w:r>
      <w:r w:rsidR="002A1282" w:rsidRPr="00B5776E">
        <w:rPr>
          <w:rFonts w:ascii="Times New Roman" w:hAnsi="Times New Roman" w:cs="Times New Roman"/>
          <w:sz w:val="24"/>
          <w:highlight w:val="yellow"/>
        </w:rPr>
        <w:t xml:space="preserve">study </w:t>
      </w:r>
      <w:r w:rsidR="00123C53" w:rsidRPr="00B5776E">
        <w:rPr>
          <w:rFonts w:ascii="Times New Roman" w:hAnsi="Times New Roman" w:cs="Times New Roman"/>
          <w:sz w:val="24"/>
          <w:highlight w:val="yellow"/>
        </w:rPr>
        <w:t xml:space="preserve">showed strong </w:t>
      </w:r>
      <w:r w:rsidR="0008692B" w:rsidRPr="00B5776E">
        <w:rPr>
          <w:rFonts w:ascii="Times New Roman" w:hAnsi="Times New Roman" w:cs="Times New Roman"/>
          <w:sz w:val="24"/>
          <w:highlight w:val="yellow"/>
        </w:rPr>
        <w:t>association</w:t>
      </w:r>
      <w:r w:rsidR="00123C53" w:rsidRPr="00B5776E">
        <w:rPr>
          <w:rFonts w:ascii="Times New Roman" w:hAnsi="Times New Roman" w:cs="Times New Roman"/>
          <w:sz w:val="24"/>
          <w:highlight w:val="yellow"/>
        </w:rPr>
        <w:t xml:space="preserve"> of</w:t>
      </w:r>
      <w:r w:rsidR="0008692B" w:rsidRPr="00B5776E">
        <w:rPr>
          <w:rFonts w:ascii="Times New Roman" w:hAnsi="Times New Roman" w:cs="Times New Roman"/>
          <w:sz w:val="24"/>
          <w:highlight w:val="yellow"/>
        </w:rPr>
        <w:t xml:space="preserve"> microbial community composition </w:t>
      </w:r>
      <w:r w:rsidR="00C91AF6" w:rsidRPr="00B5776E">
        <w:rPr>
          <w:rFonts w:ascii="Times New Roman" w:hAnsi="Times New Roman" w:cs="Times New Roman"/>
          <w:sz w:val="24"/>
          <w:highlight w:val="yellow"/>
        </w:rPr>
        <w:t xml:space="preserve">and microbial metabolites’ concentration </w:t>
      </w:r>
      <w:r w:rsidR="0008692B" w:rsidRPr="00B5776E">
        <w:rPr>
          <w:rFonts w:ascii="Times New Roman" w:hAnsi="Times New Roman" w:cs="Times New Roman"/>
          <w:sz w:val="24"/>
          <w:highlight w:val="yellow"/>
        </w:rPr>
        <w:t xml:space="preserve">alteration with </w:t>
      </w:r>
      <w:r w:rsidR="00123C53" w:rsidRPr="00B5776E">
        <w:rPr>
          <w:rFonts w:ascii="Times New Roman" w:hAnsi="Times New Roman" w:cs="Times New Roman"/>
          <w:sz w:val="24"/>
          <w:highlight w:val="yellow"/>
        </w:rPr>
        <w:t>Nrf2 genotype</w:t>
      </w:r>
      <w:r w:rsidR="0008692B" w:rsidRPr="00B5776E">
        <w:rPr>
          <w:rFonts w:ascii="Times New Roman" w:hAnsi="Times New Roman" w:cs="Times New Roman"/>
          <w:sz w:val="24"/>
          <w:highlight w:val="yellow"/>
        </w:rPr>
        <w:t xml:space="preserve"> and minor association with</w:t>
      </w:r>
      <w:r w:rsidR="002A1282" w:rsidRPr="00B5776E">
        <w:rPr>
          <w:rFonts w:ascii="Times New Roman" w:hAnsi="Times New Roman" w:cs="Times New Roman"/>
          <w:sz w:val="24"/>
          <w:highlight w:val="yellow"/>
        </w:rPr>
        <w:t xml:space="preserve"> diet</w:t>
      </w:r>
      <w:r w:rsidR="00637E19" w:rsidRPr="00B5776E">
        <w:rPr>
          <w:rFonts w:ascii="Times New Roman" w:hAnsi="Times New Roman" w:cs="Times New Roman"/>
          <w:sz w:val="24"/>
          <w:highlight w:val="yellow"/>
        </w:rPr>
        <w:t>.</w:t>
      </w:r>
      <w:r w:rsidR="00870498" w:rsidRPr="00B5776E">
        <w:rPr>
          <w:rFonts w:ascii="Times New Roman" w:hAnsi="Times New Roman" w:cs="Times New Roman"/>
          <w:sz w:val="24"/>
          <w:highlight w:val="yellow"/>
        </w:rPr>
        <w:t xml:space="preserve"> </w:t>
      </w:r>
      <w:r w:rsidR="000B69A7" w:rsidRPr="00B5776E">
        <w:rPr>
          <w:rFonts w:ascii="Times New Roman" w:hAnsi="Times New Roman" w:cs="Times New Roman"/>
          <w:sz w:val="24"/>
          <w:highlight w:val="yellow"/>
        </w:rPr>
        <w:t xml:space="preserve">Genotype </w:t>
      </w:r>
      <w:r w:rsidR="00555E38" w:rsidRPr="00B5776E">
        <w:rPr>
          <w:rFonts w:ascii="Times New Roman" w:hAnsi="Times New Roman" w:cs="Times New Roman"/>
          <w:sz w:val="24"/>
          <w:highlight w:val="yellow"/>
        </w:rPr>
        <w:t>and DSS challenge affected the production of microbial metabolites</w:t>
      </w:r>
      <w:r w:rsidR="000B69A7">
        <w:rPr>
          <w:rFonts w:ascii="Times New Roman" w:hAnsi="Times New Roman" w:cs="Times New Roman"/>
          <w:sz w:val="24"/>
        </w:rPr>
        <w:t xml:space="preserve"> </w:t>
      </w:r>
      <w:r w:rsidR="00B93727" w:rsidRPr="007F3B3D">
        <w:rPr>
          <w:rFonts w:ascii="Times New Roman" w:hAnsi="Times New Roman" w:cs="Times New Roman"/>
          <w:sz w:val="24"/>
        </w:rPr>
        <w:br w:type="page"/>
      </w:r>
    </w:p>
    <w:p w14:paraId="683019AC" w14:textId="00EB0235" w:rsidR="00117F3B" w:rsidRPr="007F3B3D" w:rsidRDefault="00334E86" w:rsidP="00680D05">
      <w:pPr>
        <w:pStyle w:val="Heading1"/>
        <w:spacing w:line="480" w:lineRule="auto"/>
      </w:pPr>
      <w:bookmarkStart w:id="3" w:name="_Toc69294824"/>
      <w:bookmarkStart w:id="4" w:name="_Toc76818019"/>
      <w:r w:rsidRPr="007F3B3D">
        <w:lastRenderedPageBreak/>
        <w:t xml:space="preserve">1. </w:t>
      </w:r>
      <w:r w:rsidR="00E65298" w:rsidRPr="007F3B3D">
        <w:t>Introduction</w:t>
      </w:r>
      <w:bookmarkEnd w:id="3"/>
      <w:bookmarkEnd w:id="4"/>
    </w:p>
    <w:p w14:paraId="5A05EFBE" w14:textId="72AC3D63" w:rsidR="000B74ED" w:rsidRDefault="00142917" w:rsidP="00680D05">
      <w:pPr>
        <w:spacing w:line="480" w:lineRule="auto"/>
        <w:rPr>
          <w:rFonts w:ascii="Times New Roman" w:hAnsi="Times New Roman" w:cs="Times New Roman"/>
          <w:sz w:val="24"/>
        </w:rPr>
      </w:pPr>
      <w:r>
        <w:rPr>
          <w:rFonts w:ascii="Times New Roman" w:hAnsi="Times New Roman" w:cs="Times New Roman"/>
          <w:sz w:val="24"/>
        </w:rPr>
        <w:t xml:space="preserve">Human </w:t>
      </w:r>
      <w:r w:rsidR="002D6DD9">
        <w:rPr>
          <w:rFonts w:ascii="Times New Roman" w:hAnsi="Times New Roman" w:cs="Times New Roman"/>
          <w:sz w:val="24"/>
        </w:rPr>
        <w:t xml:space="preserve">and animal </w:t>
      </w:r>
      <w:r>
        <w:rPr>
          <w:rFonts w:ascii="Times New Roman" w:hAnsi="Times New Roman" w:cs="Times New Roman"/>
          <w:sz w:val="24"/>
        </w:rPr>
        <w:t xml:space="preserve">health can be affected by microorganisms including bacteria,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quantities</w:t>
      </w:r>
      <w:r w:rsidR="002D6DD9">
        <w:rPr>
          <w:rFonts w:ascii="Times New Roman" w:hAnsi="Times New Roman" w:cs="Times New Roman"/>
          <w:sz w:val="24"/>
        </w:rPr>
        <w:t xml:space="preserve"> on surfaces</w:t>
      </w:r>
      <w:r w:rsidR="006A7366">
        <w:rPr>
          <w:rFonts w:ascii="Times New Roman" w:hAnsi="Times New Roman" w:cs="Times New Roman"/>
          <w:sz w:val="24"/>
        </w:rPr>
        <w:t xml:space="preserve"> </w:t>
      </w:r>
      <w:r w:rsidR="002D6DD9">
        <w:rPr>
          <w:rFonts w:ascii="Times New Roman" w:hAnsi="Times New Roman" w:cs="Times New Roman"/>
          <w:sz w:val="24"/>
        </w:rPr>
        <w:t>throughout their bodies</w:t>
      </w:r>
      <w:r w:rsidR="00D16DFE">
        <w:rPr>
          <w:rFonts w:ascii="Times New Roman" w:hAnsi="Times New Roman" w:cs="Times New Roman"/>
          <w:sz w:val="24"/>
        </w:rPr>
        <w:t xml:space="preserve"> </w:t>
      </w:r>
      <w:r w:rsidR="00D16DFE">
        <w:rPr>
          <w:rFonts w:ascii="Times New Roman" w:hAnsi="Times New Roman" w:cs="Times New Roman"/>
          <w:sz w:val="24"/>
        </w:rPr>
        <w:fldChar w:fldCharType="begin"/>
      </w:r>
      <w:r w:rsidR="004B0CBF">
        <w:rPr>
          <w:rFonts w:ascii="Times New Roman" w:hAnsi="Times New Roman" w:cs="Times New Roman"/>
          <w:sz w:val="24"/>
        </w:rPr>
        <w:instrText xml:space="preserve"> ADDIN EN.CITE &lt;EndNote&gt;&lt;Cite&gt;&lt;Author&gt;Dethlefsen&lt;/Author&gt;&lt;Year&gt;2007&lt;/Year&gt;&lt;RecNum&gt;2&lt;/RecNum&gt;&lt;DisplayText&gt;[1]&lt;/DisplayText&gt;&lt;record&gt;&lt;rec-number&gt;2&lt;/rec-number&gt;&lt;foreign-keys&gt;&lt;key app="EN" db-id="9dsdtzfp4p50rge0araveae8zwawsz0svsa5" timestamp="1649349902"&gt;2&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D16DFE">
        <w:rPr>
          <w:rFonts w:ascii="Times New Roman" w:hAnsi="Times New Roman" w:cs="Times New Roman"/>
          <w:sz w:val="24"/>
        </w:rPr>
        <w:fldChar w:fldCharType="separate"/>
      </w:r>
      <w:r w:rsidR="004B0CBF">
        <w:rPr>
          <w:rFonts w:ascii="Times New Roman" w:hAnsi="Times New Roman" w:cs="Times New Roman"/>
          <w:noProof/>
          <w:sz w:val="24"/>
        </w:rPr>
        <w:t>[1]</w:t>
      </w:r>
      <w:r w:rsidR="00D16DFE">
        <w:rPr>
          <w:rFonts w:ascii="Times New Roman" w:hAnsi="Times New Roman" w:cs="Times New Roman"/>
          <w:sz w:val="24"/>
        </w:rPr>
        <w:fldChar w:fldCharType="end"/>
      </w:r>
      <w:r w:rsidR="0039511D">
        <w:rPr>
          <w:rFonts w:ascii="Times New Roman" w:hAnsi="Times New Roman" w:cs="Times New Roman"/>
          <w:sz w:val="24"/>
        </w:rPr>
        <w:t xml:space="preserve">. </w:t>
      </w:r>
      <w:r w:rsidR="002D6DD9">
        <w:rPr>
          <w:rFonts w:ascii="Times New Roman" w:hAnsi="Times New Roman" w:cs="Times New Roman"/>
          <w:sz w:val="24"/>
        </w:rPr>
        <w:t>The role of gut b</w:t>
      </w:r>
      <w:r>
        <w:rPr>
          <w:rFonts w:ascii="Times New Roman" w:hAnsi="Times New Roman" w:cs="Times New Roman"/>
          <w:sz w:val="24"/>
        </w:rPr>
        <w:t xml:space="preserve">acteria </w:t>
      </w:r>
      <w:r w:rsidR="008D0D11">
        <w:rPr>
          <w:rFonts w:ascii="Times New Roman" w:hAnsi="Times New Roman" w:cs="Times New Roman"/>
          <w:sz w:val="24"/>
        </w:rPr>
        <w:t>is</w:t>
      </w:r>
      <w:r>
        <w:rPr>
          <w:rFonts w:ascii="Times New Roman" w:hAnsi="Times New Roman" w:cs="Times New Roman"/>
          <w:sz w:val="24"/>
        </w:rPr>
        <w:t xml:space="preserve"> </w:t>
      </w:r>
      <w:r w:rsidR="002D6DD9">
        <w:rPr>
          <w:rFonts w:ascii="Times New Roman" w:hAnsi="Times New Roman" w:cs="Times New Roman"/>
          <w:sz w:val="24"/>
        </w:rPr>
        <w:t xml:space="preserve">especially </w:t>
      </w:r>
      <w:r w:rsidR="003562F0">
        <w:rPr>
          <w:rFonts w:ascii="Times New Roman" w:hAnsi="Times New Roman" w:cs="Times New Roman"/>
          <w:sz w:val="24"/>
        </w:rPr>
        <w:t>noted</w:t>
      </w:r>
      <w:r w:rsidR="008D0D11">
        <w:rPr>
          <w:rFonts w:ascii="Times New Roman" w:hAnsi="Times New Roman" w:cs="Times New Roman"/>
          <w:sz w:val="24"/>
        </w:rPr>
        <w:t xml:space="preserve"> </w:t>
      </w:r>
      <w:r w:rsidR="002D6DD9">
        <w:rPr>
          <w:rFonts w:ascii="Times New Roman" w:hAnsi="Times New Roman" w:cs="Times New Roman"/>
          <w:sz w:val="24"/>
        </w:rPr>
        <w:t>for their</w:t>
      </w:r>
      <w:r>
        <w:rPr>
          <w:rFonts w:ascii="Times New Roman" w:hAnsi="Times New Roman" w:cs="Times New Roman"/>
          <w:sz w:val="24"/>
        </w:rPr>
        <w:t xml:space="preserve">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1PC9SZWNOdW0+PERpc3BsYXlUZXh0PlsyLTRdPC9EaXNwbGF5VGV4dD48cmVj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OS0xNzwvcGFnZXM+PHZvbHVtZT4yODwvdm9sdW1lPjxrZXl3b3Jkcz48a2V5d29yZD5iYWN0ZXJv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SYW1ha3Jpc2huYTwvQXV0aG9yPjxZZWFyPjIwMTM8L1ll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OS0xNzwvcGFnZXM+PHZvbHVtZT4yODwvdm9sdW1lPjxrZXl3b3Jkcz48a2V5d29yZD5iYWN0ZXJv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4B0CBF">
        <w:rPr>
          <w:rFonts w:ascii="Times New Roman" w:hAnsi="Times New Roman" w:cs="Times New Roman"/>
          <w:noProof/>
          <w:sz w:val="24"/>
        </w:rPr>
        <w:t>[2-4]</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020196">
        <w:rPr>
          <w:rFonts w:ascii="Times New Roman" w:hAnsi="Times New Roman" w:cs="Times New Roman"/>
          <w:sz w:val="24"/>
        </w:rPr>
        <w:t>To l</w:t>
      </w:r>
      <w:r w:rsidR="007A6D0B">
        <w:rPr>
          <w:rFonts w:ascii="Times New Roman" w:hAnsi="Times New Roman" w:cs="Times New Roman"/>
          <w:sz w:val="24"/>
        </w:rPr>
        <w:t>i</w:t>
      </w:r>
      <w:r w:rsidR="00020196">
        <w:rPr>
          <w:rFonts w:ascii="Times New Roman" w:hAnsi="Times New Roman" w:cs="Times New Roman"/>
          <w:sz w:val="24"/>
        </w:rPr>
        <w:t>st a few examples</w:t>
      </w:r>
      <w:r>
        <w:rPr>
          <w:rFonts w:ascii="Times New Roman" w:hAnsi="Times New Roman" w:cs="Times New Roman"/>
          <w:sz w:val="24"/>
        </w:rPr>
        <w:t xml:space="preserv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ODwvUmVjTnVtPjxEaXNwbGF5VGV4dD5bNV08L0Rpc3BsYXlUZXh0PjxyZWNvcmQ+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zwv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HZWlybmFlcnQ8L0F1dGhvcj48WWVhcj4yMDE3PC9ZZWFy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zwv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4B0CBF">
        <w:rPr>
          <w:rFonts w:ascii="Times New Roman" w:hAnsi="Times New Roman" w:cs="Times New Roman"/>
          <w:noProof/>
          <w:sz w:val="24"/>
        </w:rPr>
        <w:t>[5]</w:t>
      </w:r>
      <w:r w:rsidR="00A02AF0" w:rsidRPr="007F3B3D">
        <w:rPr>
          <w:rFonts w:ascii="Times New Roman" w:hAnsi="Times New Roman" w:cs="Times New Roman"/>
          <w:sz w:val="24"/>
        </w:rPr>
        <w:fldChar w:fldCharType="end"/>
      </w:r>
      <w:r w:rsidR="002D6DD9">
        <w:rPr>
          <w:rFonts w:ascii="Times New Roman" w:hAnsi="Times New Roman" w:cs="Times New Roman"/>
          <w:sz w:val="24"/>
        </w:rPr>
        <w:t xml:space="preserve">, </w:t>
      </w:r>
      <w:r w:rsidR="00A02AF0" w:rsidRPr="007F3B3D">
        <w:rPr>
          <w:rFonts w:ascii="Times New Roman" w:hAnsi="Times New Roman" w:cs="Times New Roman"/>
          <w:sz w:val="24"/>
        </w:rPr>
        <w:t xml:space="preserve"> </w:t>
      </w:r>
      <w:r w:rsidR="002D6DD9">
        <w:rPr>
          <w:rFonts w:ascii="Times New Roman" w:hAnsi="Times New Roman" w:cs="Times New Roman"/>
          <w:i/>
          <w:sz w:val="24"/>
        </w:rPr>
        <w:t>l</w:t>
      </w:r>
      <w:r w:rsidR="009A2F5A" w:rsidRPr="007F3B3D">
        <w:rPr>
          <w:rFonts w:ascii="Times New Roman" w:hAnsi="Times New Roman" w:cs="Times New Roman"/>
          <w:i/>
          <w:sz w:val="24"/>
        </w:rPr>
        <w:t>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k8L1JlY051bT48RGlzcGxheVRleHQ+WzZdPC9EaXNwbGF5VGV4dD48cmVjb3JkPjxy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MZUJsYW5jPC9BdXRob3I+PFllYXI+MjAxMzwvWWVhcj48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4B0CBF">
        <w:rPr>
          <w:rFonts w:ascii="Times New Roman" w:hAnsi="Times New Roman" w:cs="Times New Roman"/>
          <w:noProof/>
          <w:sz w:val="24"/>
        </w:rPr>
        <w:t>[6]</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4B0CBF">
        <w:rPr>
          <w:rFonts w:ascii="Times New Roman" w:hAnsi="Times New Roman" w:cs="Times New Roman"/>
          <w:sz w:val="24"/>
        </w:rPr>
        <w:instrText xml:space="preserve"> ADDIN EN.CITE &lt;EndNote&gt;&lt;Cite&gt;&lt;Author&gt;Aizawa&lt;/Author&gt;&lt;Year&gt;2018&lt;/Year&gt;&lt;RecNum&gt;10&lt;/RecNum&gt;&lt;DisplayText&gt;[7]&lt;/DisplayText&gt;&lt;record&gt;&lt;rec-number&gt;10&lt;/rec-number&gt;&lt;foreign-keys&gt;&lt;key app="EN" db-id="9dsdtzfp4p50rge0araveae8zwawsz0svsa5" timestamp="1649349902"&gt;1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4B0CBF">
        <w:rPr>
          <w:rFonts w:ascii="Times New Roman" w:hAnsi="Times New Roman" w:cs="Times New Roman"/>
          <w:noProof/>
          <w:sz w:val="24"/>
        </w:rPr>
        <w:t>[7]</w:t>
      </w:r>
      <w:r w:rsidR="00031961" w:rsidRPr="007F3B3D">
        <w:rPr>
          <w:rFonts w:ascii="Times New Roman" w:hAnsi="Times New Roman" w:cs="Times New Roman"/>
          <w:sz w:val="24"/>
        </w:rPr>
        <w:fldChar w:fldCharType="end"/>
      </w:r>
      <w:r w:rsidR="002D6DD9">
        <w:rPr>
          <w:rFonts w:ascii="Times New Roman" w:hAnsi="Times New Roman" w:cs="Times New Roman"/>
          <w:sz w:val="24"/>
        </w:rPr>
        <w:t>,</w:t>
      </w:r>
      <w:r w:rsidR="00031961" w:rsidRPr="007F3B3D">
        <w:rPr>
          <w:rFonts w:ascii="Times New Roman" w:hAnsi="Times New Roman" w:cs="Times New Roman"/>
          <w:sz w:val="24"/>
        </w:rPr>
        <w:t xml:space="preserve"> </w:t>
      </w:r>
      <w:r w:rsidR="002D6DD9">
        <w:rPr>
          <w:rFonts w:ascii="Times New Roman" w:hAnsi="Times New Roman" w:cs="Times New Roman"/>
          <w:sz w:val="24"/>
        </w:rPr>
        <w:t xml:space="preserve">and </w:t>
      </w:r>
      <w:proofErr w:type="spellStart"/>
      <w:r w:rsidR="002D6DD9">
        <w:rPr>
          <w:rFonts w:ascii="Times New Roman" w:hAnsi="Times New Roman" w:cs="Times New Roman"/>
          <w:i/>
          <w:sz w:val="24"/>
        </w:rPr>
        <w:t>b</w:t>
      </w:r>
      <w:r w:rsidR="00031961" w:rsidRPr="007F3B3D">
        <w:rPr>
          <w:rFonts w:ascii="Times New Roman" w:hAnsi="Times New Roman" w:cs="Times New Roman"/>
          <w:i/>
          <w:sz w:val="24"/>
        </w:rPr>
        <w:t>ifidobacterium</w:t>
      </w:r>
      <w:proofErr w:type="spellEnd"/>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TE8L1JlY051bT48RGlzcGxheVRleHQ+WzgtMTJdPC9EaXNwbGF5VGV4dD48cmVj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UzExNS1TMTE1PC9wYWdlcz48dm9sdW1lPjE0Mjwvdm9sdW1lPjxudW1iZXI+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EZXNib25uZXQ8L0F1dGhvcj48WWVhcj4yMDEwPC9ZZWFy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4B0CBF">
        <w:rPr>
          <w:rFonts w:ascii="Times New Roman" w:hAnsi="Times New Roman" w:cs="Times New Roman"/>
          <w:noProof/>
          <w:sz w:val="24"/>
        </w:rPr>
        <w:t>[8-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E2PC9SZWNOdW0+PERpc3BsYXlUZXh0PlsxMy0xOV08L0Rpc3BsYXlUZXh0PjxyZWNvcmQ+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DYW5pPC9BdXRob3I+PFllYXI+MjAwODwvWWVhcj48UmVj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4B0CBF">
        <w:rPr>
          <w:rFonts w:ascii="Times New Roman" w:hAnsi="Times New Roman" w:cs="Times New Roman"/>
          <w:noProof/>
          <w:sz w:val="24"/>
        </w:rPr>
        <w:t>[13-19]</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622D86A1" w14:textId="64DEBE0E" w:rsidR="00D33D28" w:rsidRPr="007F3B3D" w:rsidRDefault="006F36AE" w:rsidP="00680D05">
      <w:pPr>
        <w:spacing w:line="480" w:lineRule="auto"/>
        <w:rPr>
          <w:rFonts w:ascii="Times New Roman" w:hAnsi="Times New Roman" w:cs="Times New Roman"/>
          <w:sz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w:t>
      </w:r>
      <w:r w:rsidRPr="001D5779">
        <w:rPr>
          <w:rFonts w:ascii="Times New Roman" w:hAnsi="Times New Roman" w:cs="Times New Roman"/>
          <w:sz w:val="24"/>
        </w:rPr>
        <w:t xml:space="preserve">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w:t>
      </w:r>
      <w:r>
        <w:rPr>
          <w:rFonts w:ascii="Times New Roman" w:hAnsi="Times New Roman" w:cs="Times New Roman"/>
          <w:sz w:val="24"/>
        </w:rPr>
        <w:t xml:space="preserve"> </w:t>
      </w:r>
      <w:r w:rsidR="003E7346" w:rsidRPr="001D5779">
        <w:rPr>
          <w:rFonts w:ascii="Times New Roman" w:hAnsi="Times New Roman" w:cs="Times New Roman"/>
          <w:sz w:val="24"/>
        </w:rPr>
        <w:t>plant</w:t>
      </w:r>
      <w:r>
        <w:rPr>
          <w:rFonts w:ascii="Times New Roman" w:hAnsi="Times New Roman" w:cs="Times New Roman"/>
          <w:sz w:val="24"/>
        </w:rPr>
        <w:t xml:space="preserve"> </w:t>
      </w:r>
      <w:r w:rsidR="003E7346" w:rsidRPr="001D5779">
        <w:rPr>
          <w:rFonts w:ascii="Times New Roman" w:hAnsi="Times New Roman" w:cs="Times New Roman"/>
          <w:sz w:val="24"/>
        </w:rPr>
        <w: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CF33EF">
        <w:rPr>
          <w:rFonts w:ascii="Times New Roman" w:hAnsi="Times New Roman" w:cs="Times New Roman"/>
          <w:sz w:val="24"/>
        </w:rPr>
        <w:t>to</w:t>
      </w:r>
      <w:r w:rsidR="007B419E">
        <w:rPr>
          <w:rFonts w:ascii="Times New Roman" w:hAnsi="Times New Roman" w:cs="Times New Roman"/>
          <w:sz w:val="24"/>
        </w:rPr>
        <w:t xml:space="preserve"> co</w:t>
      </w:r>
      <w:r w:rsidR="00B5776E">
        <w:rPr>
          <w:rFonts w:ascii="Times New Roman" w:hAnsi="Times New Roman" w:cs="Times New Roman"/>
          <w:sz w:val="24"/>
        </w:rPr>
        <w:t>-</w:t>
      </w:r>
      <w:r w:rsidR="007B419E">
        <w:rPr>
          <w:rFonts w:ascii="Times New Roman" w:hAnsi="Times New Roman" w:cs="Times New Roman"/>
          <w:sz w:val="24"/>
        </w:rPr>
        <w:t>occur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r w:rsidR="007B419E" w:rsidRPr="001D5779">
        <w:rPr>
          <w:rFonts w:ascii="Times New Roman" w:hAnsi="Times New Roman" w:cs="Times New Roman"/>
          <w:sz w:val="24"/>
        </w:rPr>
        <w:fldChar w:fldCharType="begin"/>
      </w:r>
      <w:r w:rsidR="004B0CBF">
        <w:rPr>
          <w:rFonts w:ascii="Times New Roman" w:hAnsi="Times New Roman" w:cs="Times New Roman"/>
          <w:sz w:val="24"/>
        </w:rPr>
        <w:instrText xml:space="preserve"> ADDIN EN.CITE &lt;EndNote&gt;&lt;Cite&gt;&lt;Author&gt;Carmody&lt;/Author&gt;&lt;Year&gt;2015&lt;/Year&gt;&lt;RecNum&gt;23&lt;/RecNum&gt;&lt;DisplayText&gt;[20]&lt;/DisplayText&gt;&lt;record&gt;&lt;rec-number&gt;23&lt;/rec-number&gt;&lt;foreign-keys&gt;&lt;key app="EN" db-id="9dsdtzfp4p50rge0araveae8zwawsz0svsa5" timestamp="1649349902"&gt;23&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4B0CBF">
        <w:rPr>
          <w:rFonts w:ascii="Times New Roman" w:hAnsi="Times New Roman" w:cs="Times New Roman"/>
          <w:noProof/>
          <w:sz w:val="24"/>
        </w:rPr>
        <w:t>[20]</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xml:space="preserve">) significantly decreased in </w:t>
      </w:r>
      <w:r w:rsidR="006270B4" w:rsidRPr="001D5779">
        <w:rPr>
          <w:rFonts w:ascii="Times New Roman" w:hAnsi="Times New Roman" w:cs="Times New Roman"/>
          <w:sz w:val="24"/>
        </w:rPr>
        <w:t>high fat</w:t>
      </w:r>
      <w:r w:rsidR="00EA5661" w:rsidRPr="001D5779">
        <w:rPr>
          <w:rFonts w:ascii="Times New Roman" w:hAnsi="Times New Roman" w:cs="Times New Roman"/>
          <w:sz w:val="24"/>
        </w:rPr>
        <w: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w:t>
      </w:r>
      <w:r>
        <w:rPr>
          <w:rFonts w:ascii="Times New Roman" w:hAnsi="Times New Roman" w:cs="Times New Roman"/>
          <w:sz w:val="24"/>
        </w:rPr>
        <w:t xml:space="preserve"> </w:t>
      </w:r>
      <w:r w:rsidR="00F83429" w:rsidRPr="001D5779">
        <w:rPr>
          <w:rFonts w:ascii="Times New Roman" w:hAnsi="Times New Roman" w:cs="Times New Roman"/>
          <w:sz w:val="24"/>
        </w:rPr>
        <w:t>plant</w:t>
      </w:r>
      <w:r>
        <w:rPr>
          <w:rFonts w:ascii="Times New Roman" w:hAnsi="Times New Roman" w:cs="Times New Roman"/>
          <w:sz w:val="24"/>
        </w:rPr>
        <w:t xml:space="preserve"> </w:t>
      </w:r>
      <w:r w:rsidR="00F83429" w:rsidRPr="001D5779">
        <w:rPr>
          <w:rFonts w:ascii="Times New Roman" w:hAnsi="Times New Roman" w:cs="Times New Roman"/>
          <w:sz w:val="24"/>
        </w:rPr>
        <w: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w:t>
      </w:r>
      <w:r>
        <w:rPr>
          <w:rFonts w:ascii="Times New Roman" w:hAnsi="Times New Roman" w:cs="Times New Roman"/>
          <w:sz w:val="24"/>
        </w:rPr>
        <w:t xml:space="preserve"> </w:t>
      </w:r>
      <w:r w:rsidR="00620278" w:rsidRPr="001D5779">
        <w:rPr>
          <w:rFonts w:ascii="Times New Roman" w:hAnsi="Times New Roman" w:cs="Times New Roman"/>
          <w:sz w:val="24"/>
        </w:rPr>
        <w:t>plant</w:t>
      </w:r>
      <w:r>
        <w:rPr>
          <w:rFonts w:ascii="Times New Roman" w:hAnsi="Times New Roman" w:cs="Times New Roman"/>
          <w:sz w:val="24"/>
        </w:rPr>
        <w:t xml:space="preserve"> </w:t>
      </w:r>
      <w:r w:rsidR="00620278" w:rsidRPr="001D5779">
        <w:rPr>
          <w:rFonts w:ascii="Times New Roman" w:hAnsi="Times New Roman" w:cs="Times New Roman"/>
          <w:sz w:val="24"/>
        </w:rPr>
        <w: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lastRenderedPageBreak/>
        <w:t xml:space="preserve">Firmicutes </w:t>
      </w:r>
      <w:proofErr w:type="gramStart"/>
      <w:r w:rsidR="003815F2" w:rsidRPr="001D5779">
        <w:rPr>
          <w:rFonts w:ascii="Times New Roman" w:hAnsi="Times New Roman" w:cs="Times New Roman"/>
          <w:i/>
          <w:sz w:val="24"/>
        </w:rPr>
        <w:t>Bacilli</w:t>
      </w:r>
      <w:r w:rsidR="003815F2" w:rsidRPr="001D5779">
        <w:rPr>
          <w:rFonts w:ascii="Times New Roman" w:hAnsi="Times New Roman" w:cs="Times New Roman"/>
          <w:sz w:val="24"/>
        </w:rPr>
        <w:t>, and</w:t>
      </w:r>
      <w:proofErr w:type="gramEnd"/>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r w:rsidR="00020196" w:rsidRPr="001D5779">
        <w:rPr>
          <w:rFonts w:ascii="Times New Roman" w:hAnsi="Times New Roman" w:cs="Times New Roman"/>
          <w:sz w:val="24"/>
        </w:rPr>
        <w:t>Twenty-eight</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 xml:space="preserve">re given 60 g of whole grain barley, brown </w:t>
      </w:r>
      <w:proofErr w:type="gramStart"/>
      <w:r w:rsidR="000E7E4F" w:rsidRPr="001D5779">
        <w:rPr>
          <w:rFonts w:ascii="Times New Roman" w:hAnsi="Times New Roman" w:cs="Times New Roman"/>
          <w:sz w:val="24"/>
        </w:rPr>
        <w:t>rice</w:t>
      </w:r>
      <w:proofErr w:type="gramEnd"/>
      <w:r w:rsidR="000E7E4F" w:rsidRPr="001D5779">
        <w:rPr>
          <w:rFonts w:ascii="Times New Roman" w:hAnsi="Times New Roman" w:cs="Times New Roman"/>
          <w:sz w:val="24"/>
        </w:rPr>
        <w:t xml:space="preserv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yNDwvUmVjTnVtPjxEaXNwbGF5VGV4dD5bMjFdPC9EaXNwbGF5VGV4dD48cmVjb3Jk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NYXJ0aW5lejwvQXV0aG9yPjxZZWFyPjIwMTM8L1llYXI+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4B0CBF">
        <w:rPr>
          <w:rFonts w:ascii="Times New Roman" w:hAnsi="Times New Roman" w:cs="Times New Roman"/>
          <w:noProof/>
          <w:sz w:val="24"/>
        </w:rPr>
        <w:t>[21]</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and Simpson’s </w:t>
      </w:r>
      <w:r w:rsidR="00020196" w:rsidRPr="001D5779">
        <w:rPr>
          <w:rFonts w:ascii="Times New Roman" w:hAnsi="Times New Roman" w:cs="Times New Roman"/>
          <w:sz w:val="24"/>
        </w:rPr>
        <w:t>indi</w:t>
      </w:r>
      <w:r w:rsidR="00020196">
        <w:rPr>
          <w:rFonts w:ascii="Times New Roman" w:hAnsi="Times New Roman" w:cs="Times New Roman"/>
          <w:sz w:val="24"/>
        </w:rPr>
        <w:t>ces</w:t>
      </w:r>
      <w:r w:rsidR="002E343B" w:rsidRPr="001D5779">
        <w:rPr>
          <w:rFonts w:ascii="Times New Roman" w:hAnsi="Times New Roman" w:cs="Times New Roman"/>
          <w:sz w:val="24"/>
        </w:rPr>
        <w:t xml:space="preserve">),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3B44D071" w14:textId="454B1DC8" w:rsidR="00BE0478" w:rsidRDefault="005836EE" w:rsidP="00680D05">
      <w:pPr>
        <w:spacing w:line="480" w:lineRule="auto"/>
        <w:rPr>
          <w:rFonts w:ascii="Times New Roman" w:hAnsi="Times New Roman" w:cs="Times New Roman"/>
          <w:sz w:val="24"/>
        </w:rPr>
      </w:pPr>
      <w:r w:rsidRPr="005836EE">
        <w:rPr>
          <w:rFonts w:ascii="Times New Roman" w:hAnsi="Times New Roman" w:cs="Times New Roman"/>
          <w:sz w:val="24"/>
        </w:rPr>
        <w:t>Host genotype may also influence the human gut microbiota, although opinions regarding its contribution diverge due to the potential confounding factors such as the 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IzPC9SZWNOdW0+PERpc3BsYXlUZXh0PlsyMCwgMjJdPC9EaXNwbGF5VGV4dD48cmVj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DYXJtb2R5PC9BdXRob3I+PFllYXI+MjAxNTwvWWVhcj48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4B0CBF">
        <w:rPr>
          <w:rFonts w:ascii="Times New Roman" w:hAnsi="Times New Roman" w:cs="Times New Roman"/>
          <w:noProof/>
          <w:sz w:val="24"/>
        </w:rPr>
        <w:t>[20, 22]</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w:t>
      </w:r>
      <w:r w:rsidR="003815DE" w:rsidRPr="003815DE">
        <w:rPr>
          <w:rFonts w:ascii="Times New Roman" w:hAnsi="Times New Roman" w:cs="Times New Roman"/>
          <w:sz w:val="24"/>
        </w:rPr>
        <w:t>Simplified animal model using the same diet and living environment can help reveal the potential relationship between genotype and gut microbiota and helps remove some of the doubts.</w:t>
      </w:r>
      <w:r w:rsidR="007F268B" w:rsidRPr="007F3B3D">
        <w:rPr>
          <w:rFonts w:ascii="Times New Roman" w:hAnsi="Times New Roman" w:cs="Times New Roman"/>
          <w:sz w:val="24"/>
        </w:rPr>
        <w:t xml:space="preserve"> </w:t>
      </w:r>
      <w:r w:rsidR="00AD3D6B">
        <w:rPr>
          <w:rFonts w:ascii="Times New Roman" w:hAnsi="Times New Roman" w:cs="Times New Roman"/>
          <w:sz w:val="24"/>
        </w:rPr>
        <w:t>Results from a mice</w:t>
      </w:r>
      <w:r w:rsidR="0034053D" w:rsidRPr="007F3B3D">
        <w:rPr>
          <w:rFonts w:ascii="Times New Roman" w:hAnsi="Times New Roman" w:cs="Times New Roman"/>
          <w:sz w:val="24"/>
        </w:rPr>
        <w:t xml:space="preserve"> study </w:t>
      </w:r>
      <w:r w:rsidR="00AD3D6B">
        <w:rPr>
          <w:rFonts w:ascii="Times New Roman" w:hAnsi="Times New Roman" w:cs="Times New Roman"/>
          <w:sz w:val="24"/>
        </w:rPr>
        <w:t xml:space="preserve">conducted in 2011that used </w:t>
      </w:r>
      <w:r w:rsidR="00AD3D6B" w:rsidRPr="007F3B3D">
        <w:rPr>
          <w:rFonts w:ascii="Times New Roman" w:hAnsi="Times New Roman" w:cs="Times New Roman"/>
          <w:sz w:val="24"/>
        </w:rPr>
        <w:t>automated ribosomal intergenic spacer analysis and length heterogeneity polymerase chain reaction</w:t>
      </w:r>
      <w:r w:rsidR="00AD3D6B">
        <w:rPr>
          <w:rFonts w:ascii="Times New Roman" w:hAnsi="Times New Roman" w:cs="Times New Roman"/>
          <w:sz w:val="24"/>
        </w:rPr>
        <w:t xml:space="preserve"> suggested</w:t>
      </w:r>
      <w:r w:rsidR="0034053D" w:rsidRPr="007F3B3D">
        <w:rPr>
          <w:rFonts w:ascii="Times New Roman" w:hAnsi="Times New Roman" w:cs="Times New Roman"/>
          <w:sz w:val="24"/>
        </w:rPr>
        <w:t xml:space="preserve"> that </w:t>
      </w:r>
      <w:r w:rsidR="00AD3D6B">
        <w:rPr>
          <w:rFonts w:ascii="Times New Roman" w:hAnsi="Times New Roman" w:cs="Times New Roman"/>
          <w:sz w:val="24"/>
        </w:rPr>
        <w:t xml:space="preserve">the observed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w:t>
      </w:r>
      <w:r w:rsidR="00AD3D6B">
        <w:rPr>
          <w:rFonts w:ascii="Times New Roman" w:hAnsi="Times New Roman" w:cs="Times New Roman"/>
          <w:sz w:val="24"/>
        </w:rPr>
        <w:t>were</w:t>
      </w:r>
      <w:r w:rsidR="007164B8" w:rsidRPr="007F3B3D">
        <w:rPr>
          <w:rFonts w:ascii="Times New Roman" w:hAnsi="Times New Roman" w:cs="Times New Roman"/>
          <w:sz w:val="24"/>
        </w:rPr>
        <w:t xml:space="preserve"> genotype dependent</w:t>
      </w:r>
      <w:r w:rsidR="0034053D" w:rsidRPr="007F3B3D">
        <w:rPr>
          <w:rFonts w:ascii="Times New Roman" w:hAnsi="Times New Roman" w:cs="Times New Roman"/>
          <w:sz w:val="24"/>
        </w:rPr>
        <w:t xml:space="preserve"> </w:t>
      </w:r>
      <w:r w:rsidR="00AD3D6B">
        <w:rPr>
          <w:rFonts w:ascii="Times New Roman" w:hAnsi="Times New Roman" w:cs="Times New Roman"/>
          <w:sz w:val="24"/>
        </w:rPr>
        <w:t>as all</w:t>
      </w:r>
      <w:r w:rsidR="0034053D" w:rsidRPr="007F3B3D">
        <w:rPr>
          <w:rFonts w:ascii="Times New Roman" w:hAnsi="Times New Roman" w:cs="Times New Roman"/>
          <w:sz w:val="24"/>
        </w:rPr>
        <w:t xml:space="preserve"> </w:t>
      </w:r>
      <w:r w:rsidR="00AD3D6B">
        <w:rPr>
          <w:rFonts w:ascii="Times New Roman" w:hAnsi="Times New Roman" w:cs="Times New Roman"/>
          <w:sz w:val="24"/>
        </w:rPr>
        <w:t>animals</w:t>
      </w:r>
      <w:r w:rsidR="00D00955" w:rsidRPr="007F3B3D">
        <w:rPr>
          <w:rFonts w:ascii="Times New Roman" w:hAnsi="Times New Roman" w:cs="Times New Roman"/>
          <w:sz w:val="24"/>
        </w:rPr>
        <w:t xml:space="preserv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w:t>
      </w:r>
      <w:r w:rsidR="0034053D" w:rsidRPr="007F3B3D">
        <w:rPr>
          <w:rFonts w:ascii="Times New Roman" w:hAnsi="Times New Roman" w:cs="Times New Roman"/>
          <w:sz w:val="24"/>
        </w:rPr>
        <w:fldChar w:fldCharType="begin"/>
      </w:r>
      <w:r w:rsidR="004B0CBF">
        <w:rPr>
          <w:rFonts w:ascii="Times New Roman" w:hAnsi="Times New Roman" w:cs="Times New Roman"/>
          <w:sz w:val="24"/>
        </w:rPr>
        <w:instrText xml:space="preserve"> ADDIN EN.CITE &lt;EndNote&gt;&lt;Cite&gt;&lt;Author&gt;Kovacs&lt;/Author&gt;&lt;Year&gt;2011&lt;/Year&gt;&lt;RecNum&gt;26&lt;/RecNum&gt;&lt;DisplayText&gt;[23]&lt;/DisplayText&gt;&lt;record&gt;&lt;rec-number&gt;26&lt;/rec-number&gt;&lt;foreign-keys&gt;&lt;key app="EN" db-id="9dsdtzfp4p50rge0araveae8zwawsz0svsa5" timestamp="1649349902"&gt;26&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4B0CBF">
        <w:rPr>
          <w:rFonts w:ascii="Times New Roman" w:hAnsi="Times New Roman" w:cs="Times New Roman"/>
          <w:noProof/>
          <w:sz w:val="24"/>
        </w:rPr>
        <w:t>[23]</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w:t>
      </w:r>
      <w:r w:rsidR="00AD3D6B">
        <w:rPr>
          <w:rFonts w:ascii="Times New Roman" w:hAnsi="Times New Roman" w:cs="Times New Roman"/>
          <w:sz w:val="24"/>
        </w:rPr>
        <w:t>dis</w:t>
      </w:r>
      <w:r w:rsidR="00D00955" w:rsidRPr="007F3B3D">
        <w:rPr>
          <w:rFonts w:ascii="Times New Roman" w:hAnsi="Times New Roman" w:cs="Times New Roman"/>
          <w:sz w:val="24"/>
        </w:rPr>
        <w:t>similarity between genotype</w:t>
      </w:r>
      <w:r w:rsidR="00AD3D6B">
        <w:rPr>
          <w:rFonts w:ascii="Times New Roman" w:hAnsi="Times New Roman" w:cs="Times New Roman"/>
          <w:sz w:val="24"/>
        </w:rPr>
        <w:t>s</w:t>
      </w:r>
      <w:r w:rsidR="00D00955" w:rsidRPr="007F3B3D">
        <w:rPr>
          <w:rFonts w:ascii="Times New Roman" w:hAnsi="Times New Roman" w:cs="Times New Roman"/>
          <w:sz w:val="24"/>
        </w:rPr>
        <w:t xml:space="preserve"> than sex</w:t>
      </w:r>
      <w:r w:rsidR="00AD3D6B">
        <w:rPr>
          <w:rFonts w:ascii="Times New Roman" w:hAnsi="Times New Roman" w:cs="Times New Roman"/>
          <w:sz w:val="24"/>
        </w:rPr>
        <w:t>es</w:t>
      </w:r>
      <w:r w:rsidR="00D00955" w:rsidRPr="007F3B3D">
        <w:rPr>
          <w:rFonts w:ascii="Times New Roman" w:hAnsi="Times New Roman" w:cs="Times New Roman"/>
          <w:sz w:val="24"/>
        </w:rPr>
        <w:t>,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4B0CBF">
        <w:rPr>
          <w:rFonts w:ascii="Times New Roman" w:hAnsi="Times New Roman" w:cs="Times New Roman"/>
          <w:sz w:val="24"/>
        </w:rPr>
        <w:instrText xml:space="preserve"> ADDIN EN.CITE &lt;EndNote&gt;&lt;Cite&gt;&lt;Author&gt;Albert&lt;/Author&gt;&lt;Year&gt;2009&lt;/Year&gt;&lt;RecNum&gt;27&lt;/RecNum&gt;&lt;DisplayText&gt;[24]&lt;/DisplayText&gt;&lt;record&gt;&lt;rec-number&gt;27&lt;/rec-number&gt;&lt;foreign-keys&gt;&lt;key app="EN" db-id="9dsdtzfp4p50rge0araveae8zwawsz0svsa5" timestamp="1649349902"&gt;27&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4B0CBF">
        <w:rPr>
          <w:rFonts w:ascii="Times New Roman" w:hAnsi="Times New Roman" w:cs="Times New Roman"/>
          <w:noProof/>
          <w:sz w:val="24"/>
        </w:rPr>
        <w:t>[24]</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lastRenderedPageBreak/>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p>
    <w:p w14:paraId="7D292A93" w14:textId="59A17A18" w:rsidR="00BB4182" w:rsidRPr="007F3B3D" w:rsidRDefault="00BB4182" w:rsidP="00680D05">
      <w:pPr>
        <w:spacing w:line="480" w:lineRule="auto"/>
        <w:rPr>
          <w:rFonts w:ascii="Times New Roman" w:hAnsi="Times New Roman" w:cs="Times New Roman"/>
          <w:sz w:val="24"/>
        </w:rPr>
      </w:pPr>
      <w:r w:rsidRPr="007F3B3D">
        <w:rPr>
          <w:rFonts w:ascii="Times New Roman" w:hAnsi="Times New Roman" w:cs="Times New Roman"/>
          <w:sz w:val="24"/>
        </w:rPr>
        <w:t xml:space="preserve">Combined with diet, environmental </w:t>
      </w:r>
      <w:r w:rsidR="00F309F6">
        <w:rPr>
          <w:rFonts w:ascii="Times New Roman" w:hAnsi="Times New Roman" w:cs="Times New Roman"/>
          <w:sz w:val="24"/>
        </w:rPr>
        <w:t xml:space="preserve">conditions </w:t>
      </w:r>
      <w:r w:rsidRPr="007F3B3D">
        <w:rPr>
          <w:rFonts w:ascii="Times New Roman" w:hAnsi="Times New Roman" w:cs="Times New Roman"/>
          <w:sz w:val="24"/>
        </w:rPr>
        <w:t xml:space="preserve">and inheritance, gut microbiome is </w:t>
      </w:r>
      <w:r w:rsidR="00F309F6">
        <w:rPr>
          <w:rFonts w:ascii="Times New Roman" w:hAnsi="Times New Roman" w:cs="Times New Roman"/>
          <w:sz w:val="24"/>
        </w:rPr>
        <w:t xml:space="preserve">one of the </w:t>
      </w:r>
      <w:r w:rsidRPr="007F3B3D">
        <w:rPr>
          <w:rFonts w:ascii="Times New Roman" w:hAnsi="Times New Roman" w:cs="Times New Roman"/>
          <w:sz w:val="24"/>
        </w:rPr>
        <w:t xml:space="preserve">most </w:t>
      </w:r>
      <w:r w:rsidR="00F309F6">
        <w:rPr>
          <w:rFonts w:ascii="Times New Roman" w:hAnsi="Times New Roman" w:cs="Times New Roman"/>
          <w:sz w:val="24"/>
        </w:rPr>
        <w:t>impactful factors</w:t>
      </w:r>
      <w:r w:rsidRPr="007F3B3D">
        <w:rPr>
          <w:rFonts w:ascii="Times New Roman" w:hAnsi="Times New Roman" w:cs="Times New Roman"/>
          <w:sz w:val="24"/>
        </w:rPr>
        <w:t xml:space="preserve"> in maintaining human healt</w:t>
      </w:r>
      <w:r w:rsidR="000B69A7">
        <w:rPr>
          <w:rFonts w:ascii="Times New Roman" w:hAnsi="Times New Roman" w:cs="Times New Roman"/>
          <w:sz w:val="24"/>
        </w:rPr>
        <w:t>h</w:t>
      </w:r>
      <w:r w:rsidR="000A5660">
        <w:rPr>
          <w:rFonts w:ascii="Times New Roman" w:hAnsi="Times New Roman" w:cs="Times New Roman"/>
          <w:sz w:val="24"/>
        </w:rPr>
        <w:t>.</w:t>
      </w:r>
      <w:r w:rsidR="00A666E5">
        <w:rPr>
          <w:rFonts w:ascii="Times New Roman" w:hAnsi="Times New Roman" w:cs="Times New Roman"/>
          <w:sz w:val="24"/>
        </w:rPr>
        <w:t xml:space="preserve"> </w:t>
      </w:r>
      <w:r w:rsidR="00375319">
        <w:rPr>
          <w:rFonts w:ascii="Times New Roman" w:hAnsi="Times New Roman" w:cs="Times New Roman"/>
          <w:sz w:val="24"/>
        </w:rPr>
        <w:t xml:space="preserve">Gut microbiome composition </w:t>
      </w:r>
      <w:r w:rsidR="009E649F">
        <w:rPr>
          <w:rFonts w:ascii="Times New Roman" w:hAnsi="Times New Roman" w:cs="Times New Roman"/>
          <w:sz w:val="24"/>
        </w:rPr>
        <w:t xml:space="preserve">determines how efficiently food is </w:t>
      </w:r>
      <w:r w:rsidR="002D5FF2">
        <w:rPr>
          <w:rFonts w:ascii="Times New Roman" w:hAnsi="Times New Roman" w:cs="Times New Roman"/>
          <w:sz w:val="24"/>
        </w:rPr>
        <w:t>processed into</w:t>
      </w:r>
      <w:r w:rsidR="009E649F">
        <w:rPr>
          <w:rFonts w:ascii="Times New Roman" w:hAnsi="Times New Roman" w:cs="Times New Roman"/>
          <w:sz w:val="24"/>
        </w:rPr>
        <w:t xml:space="preserve"> </w:t>
      </w:r>
      <w:r w:rsidR="002D5FF2">
        <w:rPr>
          <w:rFonts w:ascii="Times New Roman" w:hAnsi="Times New Roman" w:cs="Times New Roman"/>
          <w:sz w:val="24"/>
        </w:rPr>
        <w:t>metabolites</w:t>
      </w:r>
      <w:r w:rsidR="009E649F">
        <w:rPr>
          <w:rFonts w:ascii="Times New Roman" w:hAnsi="Times New Roman" w:cs="Times New Roman"/>
          <w:sz w:val="24"/>
        </w:rPr>
        <w:t xml:space="preserve"> such as </w:t>
      </w:r>
      <w:r w:rsidR="002D5FF2">
        <w:rPr>
          <w:rFonts w:ascii="Times New Roman" w:hAnsi="Times New Roman" w:cs="Times New Roman"/>
          <w:sz w:val="24"/>
        </w:rPr>
        <w:t xml:space="preserve">amino acids, bile acids and short-chain fatty acids. </w:t>
      </w:r>
      <w:r w:rsidR="00375319">
        <w:rPr>
          <w:rFonts w:ascii="Times New Roman" w:hAnsi="Times New Roman" w:cs="Times New Roman"/>
          <w:sz w:val="24"/>
        </w:rPr>
        <w:t xml:space="preserve"> </w:t>
      </w:r>
      <w:r w:rsidR="002D5FF2">
        <w:rPr>
          <w:rFonts w:ascii="Times New Roman" w:hAnsi="Times New Roman" w:cs="Times New Roman"/>
          <w:sz w:val="24"/>
        </w:rPr>
        <w:t xml:space="preserve">In the current study we </w:t>
      </w:r>
      <w:r w:rsidR="00403ABD">
        <w:rPr>
          <w:rFonts w:ascii="Times New Roman" w:hAnsi="Times New Roman" w:cs="Times New Roman"/>
          <w:sz w:val="24"/>
        </w:rPr>
        <w:t xml:space="preserve">used </w:t>
      </w:r>
      <w:r w:rsidR="00403ABD" w:rsidRPr="007F3B3D">
        <w:rPr>
          <w:rFonts w:ascii="Times New Roman" w:hAnsi="Times New Roman" w:cs="Times New Roman"/>
          <w:sz w:val="24"/>
        </w:rPr>
        <w:t>C57BL/</w:t>
      </w:r>
      <w:r w:rsidR="00403ABD">
        <w:rPr>
          <w:rFonts w:ascii="Times New Roman" w:hAnsi="Times New Roman" w:cs="Times New Roman"/>
          <w:sz w:val="24"/>
        </w:rPr>
        <w:t>6</w:t>
      </w:r>
      <w:r w:rsidR="00403ABD" w:rsidRPr="007F3B3D">
        <w:rPr>
          <w:rFonts w:ascii="Times New Roman" w:hAnsi="Times New Roman" w:cs="Times New Roman"/>
          <w:sz w:val="24"/>
        </w:rPr>
        <w:t xml:space="preserve">J wide-type (WT) and Nrf2 gene knockout (KO) </w:t>
      </w:r>
      <w:r w:rsidR="00403ABD">
        <w:rPr>
          <w:rFonts w:ascii="Times New Roman" w:hAnsi="Times New Roman" w:cs="Times New Roman"/>
          <w:sz w:val="24"/>
        </w:rPr>
        <w:t xml:space="preserve">to </w:t>
      </w:r>
      <w:r w:rsidR="002D5FF2">
        <w:rPr>
          <w:rFonts w:ascii="Times New Roman" w:hAnsi="Times New Roman" w:cs="Times New Roman"/>
          <w:sz w:val="24"/>
        </w:rPr>
        <w:t>test diets to which either c</w:t>
      </w:r>
      <w:r w:rsidR="00375319">
        <w:rPr>
          <w:rFonts w:ascii="Times New Roman" w:hAnsi="Times New Roman" w:cs="Times New Roman"/>
          <w:sz w:val="24"/>
        </w:rPr>
        <w:t>ranberry</w:t>
      </w:r>
      <w:r w:rsidR="002D5FF2">
        <w:rPr>
          <w:rFonts w:ascii="Times New Roman" w:hAnsi="Times New Roman" w:cs="Times New Roman"/>
          <w:sz w:val="24"/>
        </w:rPr>
        <w:t xml:space="preserve"> or </w:t>
      </w:r>
      <w:r w:rsidR="002D5FF2" w:rsidRPr="007F3B3D">
        <w:rPr>
          <w:rFonts w:ascii="Times New Roman" w:hAnsi="Times New Roman" w:cs="Times New Roman"/>
          <w:sz w:val="24"/>
        </w:rPr>
        <w:t>phenethyl isothiocyanate</w:t>
      </w:r>
      <w:r w:rsidR="002D5FF2">
        <w:rPr>
          <w:rFonts w:ascii="Times New Roman" w:hAnsi="Times New Roman" w:cs="Times New Roman"/>
          <w:sz w:val="24"/>
        </w:rPr>
        <w:t xml:space="preserve"> (PEITC) were added since both have been shown to boost the production of these metabolites.  </w:t>
      </w:r>
      <w:r w:rsidR="00F309F6">
        <w:rPr>
          <w:rFonts w:ascii="Times New Roman" w:hAnsi="Times New Roman" w:cs="Times New Roman"/>
          <w:sz w:val="24"/>
        </w:rPr>
        <w:t>Possible h</w:t>
      </w:r>
      <w:r w:rsidR="000575B8">
        <w:rPr>
          <w:rFonts w:ascii="Times New Roman" w:hAnsi="Times New Roman" w:cs="Times New Roman"/>
          <w:sz w:val="24"/>
        </w:rPr>
        <w:t>ealth benefi</w:t>
      </w:r>
      <w:r w:rsidR="002D5FF2">
        <w:rPr>
          <w:rFonts w:ascii="Times New Roman" w:hAnsi="Times New Roman" w:cs="Times New Roman"/>
          <w:sz w:val="24"/>
        </w:rPr>
        <w:t xml:space="preserve">ts of these </w:t>
      </w:r>
      <w:r w:rsidR="00403ABD">
        <w:rPr>
          <w:rFonts w:ascii="Times New Roman" w:hAnsi="Times New Roman" w:cs="Times New Roman"/>
          <w:sz w:val="24"/>
        </w:rPr>
        <w:t>food additives</w:t>
      </w:r>
      <w:r w:rsidR="002D5FF2">
        <w:rPr>
          <w:rFonts w:ascii="Times New Roman" w:hAnsi="Times New Roman" w:cs="Times New Roman"/>
          <w:sz w:val="24"/>
        </w:rPr>
        <w:t xml:space="preserve"> include </w:t>
      </w:r>
      <w:r w:rsidR="000575B8">
        <w:rPr>
          <w:rFonts w:ascii="Times New Roman" w:hAnsi="Times New Roman" w:cs="Times New Roman"/>
          <w:sz w:val="24"/>
        </w:rPr>
        <w:t xml:space="preserve">cancer prevention and </w:t>
      </w:r>
      <w:r w:rsidR="002D5FF2">
        <w:rPr>
          <w:rFonts w:ascii="Times New Roman" w:hAnsi="Times New Roman" w:cs="Times New Roman"/>
          <w:sz w:val="24"/>
        </w:rPr>
        <w:t xml:space="preserve">activation of </w:t>
      </w:r>
      <w:r w:rsidR="000575B8">
        <w:rPr>
          <w:rFonts w:ascii="Times New Roman" w:hAnsi="Times New Roman" w:cs="Times New Roman"/>
          <w:sz w:val="24"/>
        </w:rPr>
        <w:t>Nrf2</w:t>
      </w:r>
      <w:r w:rsidR="00403ABD">
        <w:rPr>
          <w:rFonts w:ascii="Times New Roman" w:hAnsi="Times New Roman" w:cs="Times New Roman"/>
          <w:sz w:val="24"/>
        </w:rPr>
        <w:t xml:space="preserve"> pathway</w:t>
      </w:r>
      <w:r w:rsidR="000575B8">
        <w:rPr>
          <w:rFonts w:ascii="Times New Roman" w:hAnsi="Times New Roman" w:cs="Times New Roman"/>
          <w:sz w:val="24"/>
        </w:rPr>
        <w:t>, a master regulator of oxidative stress and inflammation</w:t>
      </w:r>
      <w:r w:rsidR="002D5FF2">
        <w:rPr>
          <w:rFonts w:ascii="Times New Roman" w:hAnsi="Times New Roman" w:cs="Times New Roman"/>
          <w:sz w:val="24"/>
        </w:rPr>
        <w:t xml:space="preserve">. </w:t>
      </w:r>
    </w:p>
    <w:p w14:paraId="7CFCF790" w14:textId="6CAEC0EE" w:rsidR="00F309F6" w:rsidRDefault="00334E86" w:rsidP="00F77235">
      <w:pPr>
        <w:pStyle w:val="Heading1"/>
        <w:spacing w:line="480" w:lineRule="auto"/>
      </w:pPr>
      <w:bookmarkStart w:id="5" w:name="_Toc69294825"/>
      <w:bookmarkStart w:id="6" w:name="_Toc76818020"/>
      <w:r w:rsidRPr="00F309F6">
        <w:t xml:space="preserve">2. </w:t>
      </w:r>
      <w:bookmarkEnd w:id="5"/>
      <w:bookmarkEnd w:id="6"/>
      <w:r w:rsidR="00F77235">
        <w:t>Experimental Section</w:t>
      </w:r>
    </w:p>
    <w:p w14:paraId="072C6DF7" w14:textId="78A46607" w:rsidR="00C623D0" w:rsidRDefault="00C623D0" w:rsidP="00C623D0">
      <w:pPr>
        <w:pStyle w:val="Heading2"/>
      </w:pPr>
      <w:r>
        <w:t>2.1 Experimental Design</w:t>
      </w:r>
    </w:p>
    <w:p w14:paraId="55EB0397" w14:textId="77777777" w:rsidR="00C623D0" w:rsidRPr="00C623D0" w:rsidRDefault="00C623D0" w:rsidP="00C623D0"/>
    <w:p w14:paraId="2FA9BFE1" w14:textId="4266D524" w:rsidR="006D5483" w:rsidRDefault="00936CED" w:rsidP="00680D05">
      <w:pPr>
        <w:spacing w:line="480" w:lineRule="auto"/>
        <w:rPr>
          <w:rFonts w:ascii="Times New Roman" w:hAnsi="Times New Roman" w:cs="Times New Roman"/>
          <w:sz w:val="24"/>
        </w:rPr>
      </w:pPr>
      <w:r w:rsidRPr="007F3B3D">
        <w:rPr>
          <w:rFonts w:ascii="Times New Roman" w:hAnsi="Times New Roman" w:cs="Times New Roman"/>
          <w:sz w:val="24"/>
        </w:rPr>
        <w:t>C57BL/</w:t>
      </w:r>
      <w:r>
        <w:rPr>
          <w:rFonts w:ascii="Times New Roman" w:hAnsi="Times New Roman" w:cs="Times New Roman"/>
          <w:sz w:val="24"/>
        </w:rPr>
        <w:t>6</w:t>
      </w:r>
      <w:r w:rsidRPr="007F3B3D">
        <w:rPr>
          <w:rFonts w:ascii="Times New Roman" w:hAnsi="Times New Roman" w:cs="Times New Roman"/>
          <w:sz w:val="24"/>
        </w:rPr>
        <w:t xml:space="preserve">J </w:t>
      </w:r>
      <w:r w:rsidR="00E54103"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00E331CC"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00E331CC"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00E331CC" w:rsidRPr="007F3B3D">
        <w:rPr>
          <w:rFonts w:ascii="Times New Roman" w:hAnsi="Times New Roman" w:cs="Times New Roman"/>
          <w:sz w:val="24"/>
        </w:rPr>
        <w:t>/</w:t>
      </w:r>
      <w:r w:rsidR="00403ABD">
        <w:rPr>
          <w:rFonts w:ascii="Times New Roman" w:hAnsi="Times New Roman" w:cs="Times New Roman"/>
          <w:sz w:val="24"/>
        </w:rPr>
        <w:t>6</w:t>
      </w:r>
      <w:r w:rsidR="003209EC" w:rsidRPr="007F3B3D">
        <w:rPr>
          <w:rFonts w:ascii="Times New Roman" w:hAnsi="Times New Roman" w:cs="Times New Roman"/>
          <w:sz w:val="24"/>
        </w:rPr>
        <w:t xml:space="preserve">J </w:t>
      </w:r>
      <w:r w:rsidR="00403ABD">
        <w:rPr>
          <w:rFonts w:ascii="Times New Roman" w:hAnsi="Times New Roman" w:cs="Times New Roman"/>
          <w:sz w:val="24"/>
        </w:rPr>
        <w:t>Nrf2 KO</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00E331CC" w:rsidRPr="007F3B3D">
        <w:rPr>
          <w:rFonts w:ascii="Times New Roman" w:hAnsi="Times New Roman" w:cs="Times New Roman"/>
          <w:sz w:val="24"/>
        </w:rPr>
        <w:fldChar w:fldCharType="begin">
          <w:fldData xml:space="preserve">PEVuZE5vdGU+PENpdGU+PEF1dGhvcj5TaGVuPC9BdXRob3I+PFllYXI+MjAwNjwvWWVhcj48UmVj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TaGVuPC9BdXRob3I+PFllYXI+MjAwNjwvWWVhcj48UmVj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E331CC" w:rsidRPr="007F3B3D">
        <w:rPr>
          <w:rFonts w:ascii="Times New Roman" w:hAnsi="Times New Roman" w:cs="Times New Roman"/>
          <w:sz w:val="24"/>
        </w:rPr>
      </w:r>
      <w:r w:rsidR="00E331CC" w:rsidRPr="007F3B3D">
        <w:rPr>
          <w:rFonts w:ascii="Times New Roman" w:hAnsi="Times New Roman" w:cs="Times New Roman"/>
          <w:sz w:val="24"/>
        </w:rPr>
        <w:fldChar w:fldCharType="separate"/>
      </w:r>
      <w:r w:rsidR="004B0CBF">
        <w:rPr>
          <w:rFonts w:ascii="Times New Roman" w:hAnsi="Times New Roman" w:cs="Times New Roman"/>
          <w:noProof/>
          <w:sz w:val="24"/>
        </w:rPr>
        <w:t>[25, 26]</w:t>
      </w:r>
      <w:r w:rsidR="00E331CC" w:rsidRPr="007F3B3D">
        <w:rPr>
          <w:rFonts w:ascii="Times New Roman" w:hAnsi="Times New Roman" w:cs="Times New Roman"/>
          <w:sz w:val="24"/>
        </w:rPr>
        <w:fldChar w:fldCharType="end"/>
      </w:r>
      <w:r w:rsidR="00E331CC" w:rsidRPr="007F3B3D">
        <w:rPr>
          <w:rFonts w:ascii="Times New Roman" w:hAnsi="Times New Roman" w:cs="Times New Roman"/>
          <w:sz w:val="24"/>
        </w:rPr>
        <w:t>.</w:t>
      </w:r>
      <w:r w:rsidR="00AB4F15" w:rsidRPr="007F3B3D">
        <w:rPr>
          <w:rFonts w:ascii="Times New Roman" w:hAnsi="Times New Roman" w:cs="Times New Roman"/>
          <w:sz w:val="24"/>
        </w:rPr>
        <w:t xml:space="preserve"> </w:t>
      </w:r>
      <w:r w:rsidR="00FD6BF1">
        <w:rPr>
          <w:rFonts w:ascii="Times New Roman" w:hAnsi="Times New Roman" w:cs="Times New Roman"/>
          <w:sz w:val="24"/>
        </w:rPr>
        <w:t>M</w:t>
      </w:r>
      <w:r w:rsidR="00AB4F15" w:rsidRPr="007F3B3D">
        <w:rPr>
          <w:rFonts w:ascii="Times New Roman" w:hAnsi="Times New Roman" w:cs="Times New Roman"/>
          <w:sz w:val="24"/>
        </w:rPr>
        <w:t xml:space="preserve">ice </w:t>
      </w:r>
      <w:r w:rsidR="003920F8" w:rsidRPr="007F3B3D">
        <w:rPr>
          <w:rFonts w:ascii="Times New Roman" w:hAnsi="Times New Roman" w:cs="Times New Roman"/>
          <w:sz w:val="24"/>
        </w:rPr>
        <w:t xml:space="preserve">were </w:t>
      </w:r>
      <w:r w:rsidR="00403ABD">
        <w:rPr>
          <w:rFonts w:ascii="Times New Roman" w:hAnsi="Times New Roman" w:cs="Times New Roman"/>
          <w:sz w:val="24"/>
        </w:rPr>
        <w:t>kept</w:t>
      </w:r>
      <w:r w:rsidR="003920F8" w:rsidRPr="007F3B3D">
        <w:rPr>
          <w:rFonts w:ascii="Times New Roman" w:hAnsi="Times New Roman" w:cs="Times New Roman"/>
          <w:sz w:val="24"/>
        </w:rPr>
        <w:t xml:space="preserve"> </w:t>
      </w:r>
      <w:r w:rsidR="00FD6BF1">
        <w:rPr>
          <w:rFonts w:ascii="Times New Roman" w:hAnsi="Times New Roman" w:cs="Times New Roman"/>
          <w:sz w:val="24"/>
        </w:rPr>
        <w:t>in</w:t>
      </w:r>
      <w:r w:rsidR="00392DDE" w:rsidRPr="007F3B3D">
        <w:rPr>
          <w:rFonts w:ascii="Times New Roman" w:hAnsi="Times New Roman" w:cs="Times New Roman"/>
          <w:sz w:val="24"/>
        </w:rPr>
        <w:t xml:space="preserve">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27DB8C28" w:rsidR="006D5483" w:rsidRDefault="006D5483" w:rsidP="00680D05">
      <w:pPr>
        <w:spacing w:line="48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given a 2-week gut microbiota equalization period </w:t>
      </w:r>
      <w:r>
        <w:rPr>
          <w:rFonts w:ascii="Times New Roman" w:hAnsi="Times New Roman" w:cs="Times New Roman"/>
          <w:sz w:val="24"/>
        </w:rPr>
        <w:t xml:space="preserve">during which they </w:t>
      </w:r>
      <w:r w:rsidR="00F309F6">
        <w:rPr>
          <w:rFonts w:ascii="Times New Roman" w:hAnsi="Times New Roman" w:cs="Times New Roman"/>
          <w:sz w:val="24"/>
        </w:rPr>
        <w:t xml:space="preserve">were </w:t>
      </w:r>
      <w:r>
        <w:rPr>
          <w:rFonts w:ascii="Times New Roman" w:hAnsi="Times New Roman" w:cs="Times New Roman"/>
          <w:sz w:val="24"/>
        </w:rPr>
        <w:t xml:space="preserve">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3EA9C9C" w:rsidR="006D5483" w:rsidRDefault="006D5483" w:rsidP="00680D05">
      <w:pPr>
        <w:spacing w:line="480" w:lineRule="auto"/>
        <w:rPr>
          <w:rFonts w:ascii="Times New Roman" w:hAnsi="Times New Roman" w:cs="Times New Roman"/>
          <w:sz w:val="24"/>
        </w:rPr>
      </w:pPr>
      <w:r w:rsidRPr="00953DE9">
        <w:rPr>
          <w:rFonts w:ascii="Times New Roman" w:hAnsi="Times New Roman" w:cs="Times New Roman"/>
          <w:sz w:val="24"/>
        </w:rPr>
        <w:t xml:space="preserve">In </w:t>
      </w:r>
      <w:r w:rsidR="00F309F6" w:rsidRPr="00953DE9">
        <w:rPr>
          <w:rFonts w:ascii="Times New Roman" w:hAnsi="Times New Roman" w:cs="Times New Roman"/>
          <w:sz w:val="24"/>
        </w:rPr>
        <w:t xml:space="preserve">the first </w:t>
      </w:r>
      <w:r w:rsidR="00B5776E">
        <w:rPr>
          <w:rFonts w:ascii="Times New Roman" w:hAnsi="Times New Roman" w:cs="Times New Roman"/>
          <w:sz w:val="24"/>
        </w:rPr>
        <w:t>experiment</w:t>
      </w:r>
      <w:r w:rsidRPr="00953DE9">
        <w:rPr>
          <w:rFonts w:ascii="Times New Roman" w:hAnsi="Times New Roman" w:cs="Times New Roman"/>
          <w:sz w:val="24"/>
        </w:rPr>
        <w:t xml:space="preserve">, </w:t>
      </w:r>
      <w:r w:rsidR="00F77235">
        <w:rPr>
          <w:rFonts w:ascii="Times New Roman" w:hAnsi="Times New Roman" w:cs="Times New Roman"/>
          <w:sz w:val="24"/>
        </w:rPr>
        <w:t>6</w:t>
      </w:r>
      <w:r w:rsidR="00FF1D1F" w:rsidRPr="00953DE9">
        <w:rPr>
          <w:rFonts w:ascii="Times New Roman" w:hAnsi="Times New Roman" w:cs="Times New Roman"/>
          <w:sz w:val="24"/>
        </w:rPr>
        <w:t xml:space="preserve"> </w:t>
      </w:r>
      <w:r w:rsidR="00F85B52" w:rsidRPr="00953DE9">
        <w:rPr>
          <w:rFonts w:ascii="Times New Roman" w:hAnsi="Times New Roman" w:cs="Times New Roman"/>
          <w:sz w:val="24"/>
        </w:rPr>
        <w:t>Nrf2 KO</w:t>
      </w:r>
      <w:r w:rsidRPr="00953DE9">
        <w:rPr>
          <w:rFonts w:ascii="Times New Roman" w:hAnsi="Times New Roman" w:cs="Times New Roman"/>
          <w:sz w:val="24"/>
        </w:rPr>
        <w:t xml:space="preserve"> mice were randomized</w:t>
      </w:r>
      <w:r w:rsidR="00B5776E">
        <w:rPr>
          <w:rFonts w:ascii="Times New Roman" w:hAnsi="Times New Roman" w:cs="Times New Roman"/>
          <w:sz w:val="24"/>
        </w:rPr>
        <w:t xml:space="preserve"> into 2 treatment groups</w:t>
      </w:r>
      <w:r w:rsidRPr="00953DE9">
        <w:rPr>
          <w:rFonts w:ascii="Times New Roman" w:hAnsi="Times New Roman" w:cs="Times New Roman"/>
          <w:sz w:val="24"/>
        </w:rPr>
        <w:t xml:space="preserve"> </w:t>
      </w:r>
      <w:r w:rsidR="00F85B52" w:rsidRPr="00953DE9">
        <w:rPr>
          <w:rFonts w:ascii="Times New Roman" w:hAnsi="Times New Roman" w:cs="Times New Roman"/>
          <w:sz w:val="24"/>
        </w:rPr>
        <w:t>after the 2-week equalization period</w:t>
      </w:r>
      <w:r w:rsidR="00F77235">
        <w:rPr>
          <w:rFonts w:ascii="Times New Roman" w:hAnsi="Times New Roman" w:cs="Times New Roman"/>
          <w:sz w:val="24"/>
        </w:rPr>
        <w:t>. O</w:t>
      </w:r>
      <w:r w:rsidRPr="00953DE9">
        <w:rPr>
          <w:rFonts w:ascii="Times New Roman" w:hAnsi="Times New Roman" w:cs="Times New Roman"/>
          <w:sz w:val="24"/>
        </w:rPr>
        <w:t xml:space="preserve">ne group continued receiving the control diet (AIN93M) while the second group’s diet was enhanced with 0.05% PEITC. </w:t>
      </w:r>
      <w:r w:rsidR="00FF1D1F">
        <w:rPr>
          <w:rFonts w:ascii="Times New Roman" w:hAnsi="Times New Roman" w:cs="Times New Roman"/>
          <w:sz w:val="24"/>
        </w:rPr>
        <w:t>In t</w:t>
      </w:r>
      <w:r w:rsidR="00F309F6" w:rsidRPr="00953DE9">
        <w:rPr>
          <w:rFonts w:ascii="Times New Roman" w:hAnsi="Times New Roman" w:cs="Times New Roman"/>
          <w:sz w:val="24"/>
        </w:rPr>
        <w:t xml:space="preserve">he second </w:t>
      </w:r>
      <w:r w:rsidR="005F339B">
        <w:rPr>
          <w:rFonts w:ascii="Times New Roman" w:hAnsi="Times New Roman" w:cs="Times New Roman"/>
          <w:sz w:val="24"/>
        </w:rPr>
        <w:t>experiment</w:t>
      </w:r>
      <w:r w:rsidR="00FF1D1F">
        <w:rPr>
          <w:rFonts w:ascii="Times New Roman" w:hAnsi="Times New Roman" w:cs="Times New Roman"/>
          <w:sz w:val="24"/>
        </w:rPr>
        <w:t>, 10</w:t>
      </w:r>
      <w:r w:rsidRPr="00953DE9">
        <w:rPr>
          <w:rFonts w:ascii="Times New Roman" w:hAnsi="Times New Roman" w:cs="Times New Roman"/>
          <w:sz w:val="24"/>
        </w:rPr>
        <w:t xml:space="preserve"> WT mice </w:t>
      </w:r>
      <w:r w:rsidR="00F85B52" w:rsidRPr="00953DE9">
        <w:rPr>
          <w:rFonts w:ascii="Times New Roman" w:hAnsi="Times New Roman" w:cs="Times New Roman"/>
          <w:sz w:val="24"/>
        </w:rPr>
        <w:t>were</w:t>
      </w:r>
      <w:r w:rsidRPr="00953DE9">
        <w:rPr>
          <w:rFonts w:ascii="Times New Roman" w:hAnsi="Times New Roman" w:cs="Times New Roman"/>
          <w:sz w:val="24"/>
        </w:rPr>
        <w:t xml:space="preserve"> randomized into </w:t>
      </w:r>
      <w:r w:rsidR="00F85B52" w:rsidRPr="00953DE9">
        <w:rPr>
          <w:rFonts w:ascii="Times New Roman" w:hAnsi="Times New Roman" w:cs="Times New Roman"/>
          <w:sz w:val="24"/>
        </w:rPr>
        <w:t>either the</w:t>
      </w:r>
      <w:r w:rsidRPr="00953DE9">
        <w:rPr>
          <w:rFonts w:ascii="Times New Roman" w:hAnsi="Times New Roman" w:cs="Times New Roman"/>
          <w:sz w:val="24"/>
        </w:rPr>
        <w:t xml:space="preserve"> control diet </w:t>
      </w:r>
      <w:r w:rsidR="00F85B52" w:rsidRPr="00953DE9">
        <w:rPr>
          <w:rFonts w:ascii="Times New Roman" w:hAnsi="Times New Roman" w:cs="Times New Roman"/>
          <w:sz w:val="24"/>
        </w:rPr>
        <w:t xml:space="preserve">group </w:t>
      </w:r>
      <w:r w:rsidRPr="00953DE9">
        <w:rPr>
          <w:rFonts w:ascii="Times New Roman" w:hAnsi="Times New Roman" w:cs="Times New Roman"/>
          <w:sz w:val="24"/>
        </w:rPr>
        <w:t xml:space="preserve">(AIN93M) </w:t>
      </w:r>
      <w:r w:rsidR="00F85B52" w:rsidRPr="00953DE9">
        <w:rPr>
          <w:rFonts w:ascii="Times New Roman" w:hAnsi="Times New Roman" w:cs="Times New Roman"/>
          <w:sz w:val="24"/>
        </w:rPr>
        <w:t>or the</w:t>
      </w:r>
      <w:r w:rsidR="00F309F6" w:rsidRPr="00953DE9">
        <w:rPr>
          <w:rFonts w:ascii="Times New Roman" w:hAnsi="Times New Roman" w:cs="Times New Roman"/>
          <w:sz w:val="24"/>
        </w:rPr>
        <w:t xml:space="preserve"> </w:t>
      </w:r>
      <w:r w:rsidRPr="00953DE9">
        <w:rPr>
          <w:rFonts w:ascii="Times New Roman" w:hAnsi="Times New Roman" w:cs="Times New Roman"/>
          <w:sz w:val="24"/>
        </w:rPr>
        <w:t>PEITC</w:t>
      </w:r>
      <w:r w:rsidR="00F85B52" w:rsidRPr="00953DE9">
        <w:rPr>
          <w:rFonts w:ascii="Times New Roman" w:hAnsi="Times New Roman" w:cs="Times New Roman"/>
          <w:sz w:val="24"/>
        </w:rPr>
        <w:t xml:space="preserve">-enhanced diet group. </w:t>
      </w:r>
      <w:r w:rsidR="00FF1D1F">
        <w:rPr>
          <w:rFonts w:ascii="Times New Roman" w:hAnsi="Times New Roman" w:cs="Times New Roman"/>
          <w:sz w:val="24"/>
        </w:rPr>
        <w:t>In t</w:t>
      </w:r>
      <w:r w:rsidR="00F309F6" w:rsidRPr="00953DE9">
        <w:rPr>
          <w:rFonts w:ascii="Times New Roman" w:hAnsi="Times New Roman" w:cs="Times New Roman"/>
          <w:sz w:val="24"/>
        </w:rPr>
        <w:t xml:space="preserve">he </w:t>
      </w:r>
      <w:r w:rsidR="00F309F6" w:rsidRPr="00953DE9">
        <w:rPr>
          <w:rFonts w:ascii="Times New Roman" w:hAnsi="Times New Roman" w:cs="Times New Roman"/>
          <w:sz w:val="24"/>
        </w:rPr>
        <w:lastRenderedPageBreak/>
        <w:t xml:space="preserve">third </w:t>
      </w:r>
      <w:r w:rsidR="00B238C7">
        <w:rPr>
          <w:rFonts w:ascii="Times New Roman" w:hAnsi="Times New Roman" w:cs="Times New Roman"/>
          <w:sz w:val="24"/>
        </w:rPr>
        <w:t>experiment</w:t>
      </w:r>
      <w:r w:rsidR="00FF1D1F">
        <w:rPr>
          <w:rFonts w:ascii="Times New Roman" w:hAnsi="Times New Roman" w:cs="Times New Roman"/>
          <w:sz w:val="24"/>
        </w:rPr>
        <w:t xml:space="preserve">, </w:t>
      </w:r>
      <w:r w:rsidR="00F85B52" w:rsidRPr="00953DE9">
        <w:rPr>
          <w:rFonts w:ascii="Times New Roman" w:hAnsi="Times New Roman" w:cs="Times New Roman"/>
          <w:sz w:val="24"/>
        </w:rPr>
        <w:t xml:space="preserve">additional cranberry diet </w:t>
      </w:r>
      <w:r w:rsidR="00F77235">
        <w:rPr>
          <w:rFonts w:ascii="Times New Roman" w:hAnsi="Times New Roman" w:cs="Times New Roman"/>
          <w:sz w:val="24"/>
        </w:rPr>
        <w:t>was introduced</w:t>
      </w:r>
      <w:r w:rsidR="00C623D0">
        <w:rPr>
          <w:rFonts w:ascii="Times New Roman" w:hAnsi="Times New Roman" w:cs="Times New Roman"/>
          <w:sz w:val="24"/>
        </w:rPr>
        <w:t xml:space="preserve">, </w:t>
      </w:r>
      <w:r w:rsidR="00F85B52" w:rsidRPr="00953DE9">
        <w:rPr>
          <w:rFonts w:ascii="Times New Roman" w:hAnsi="Times New Roman" w:cs="Times New Roman"/>
          <w:sz w:val="24"/>
        </w:rPr>
        <w:t xml:space="preserve">and </w:t>
      </w:r>
      <w:r w:rsidR="00C623D0">
        <w:rPr>
          <w:rFonts w:ascii="Times New Roman" w:hAnsi="Times New Roman" w:cs="Times New Roman"/>
          <w:sz w:val="24"/>
        </w:rPr>
        <w:t xml:space="preserve">18 mice were </w:t>
      </w:r>
      <w:r w:rsidR="00F85B52" w:rsidRPr="00953DE9">
        <w:rPr>
          <w:rFonts w:ascii="Times New Roman" w:hAnsi="Times New Roman" w:cs="Times New Roman"/>
          <w:sz w:val="24"/>
        </w:rPr>
        <w:t>challenged with DSS to induce gut inflammation</w:t>
      </w:r>
      <w:r w:rsidR="0047368E" w:rsidRPr="00953DE9">
        <w:rPr>
          <w:rFonts w:ascii="Times New Roman" w:hAnsi="Times New Roman" w:cs="Times New Roman"/>
          <w:sz w:val="24"/>
        </w:rPr>
        <w:t>. B</w:t>
      </w:r>
      <w:r w:rsidR="00F85B52" w:rsidRPr="00953DE9">
        <w:rPr>
          <w:rFonts w:ascii="Times New Roman" w:hAnsi="Times New Roman" w:cs="Times New Roman"/>
          <w:sz w:val="24"/>
        </w:rPr>
        <w:t>oth</w:t>
      </w:r>
      <w:r w:rsidR="0047368E" w:rsidRPr="00953DE9">
        <w:rPr>
          <w:rFonts w:ascii="Times New Roman" w:hAnsi="Times New Roman" w:cs="Times New Roman"/>
          <w:sz w:val="24"/>
        </w:rPr>
        <w:t>, WT and Nrf2 KO</w:t>
      </w:r>
      <w:r w:rsidR="00F85B52" w:rsidRPr="00953DE9">
        <w:rPr>
          <w:rFonts w:ascii="Times New Roman" w:hAnsi="Times New Roman" w:cs="Times New Roman"/>
          <w:sz w:val="24"/>
        </w:rPr>
        <w:t xml:space="preserve"> genotypes were </w:t>
      </w:r>
      <w:r w:rsidR="00B238C7">
        <w:rPr>
          <w:rFonts w:ascii="Times New Roman" w:hAnsi="Times New Roman" w:cs="Times New Roman"/>
          <w:sz w:val="24"/>
        </w:rPr>
        <w:t>used</w:t>
      </w:r>
      <w:r w:rsidR="00B238C7" w:rsidRPr="00953DE9">
        <w:rPr>
          <w:rFonts w:ascii="Times New Roman" w:hAnsi="Times New Roman" w:cs="Times New Roman"/>
          <w:sz w:val="24"/>
        </w:rPr>
        <w:t>,</w:t>
      </w:r>
      <w:r w:rsidR="0047368E" w:rsidRPr="00953DE9">
        <w:rPr>
          <w:rFonts w:ascii="Times New Roman" w:hAnsi="Times New Roman" w:cs="Times New Roman"/>
          <w:sz w:val="24"/>
        </w:rPr>
        <w:t xml:space="preserve"> and the mice were randomized into one</w:t>
      </w:r>
      <w:r w:rsidR="00F85B52" w:rsidRPr="00953DE9">
        <w:rPr>
          <w:rFonts w:ascii="Times New Roman" w:hAnsi="Times New Roman" w:cs="Times New Roman"/>
          <w:sz w:val="24"/>
        </w:rPr>
        <w:t xml:space="preserve"> of four treatment groups (Naïve, DSS, DSS + PEITC, and DSS + Cranberry) within each genotype (</w:t>
      </w:r>
      <w:r w:rsidR="00F85B52" w:rsidRPr="00F77235">
        <w:rPr>
          <w:rFonts w:ascii="Times New Roman" w:hAnsi="Times New Roman" w:cs="Times New Roman"/>
          <w:b/>
          <w:sz w:val="24"/>
        </w:rPr>
        <w:t>Fig</w:t>
      </w:r>
      <w:r w:rsidR="002A265B" w:rsidRPr="00F77235">
        <w:rPr>
          <w:rFonts w:ascii="Times New Roman" w:hAnsi="Times New Roman" w:cs="Times New Roman"/>
          <w:b/>
          <w:sz w:val="24"/>
        </w:rPr>
        <w:t xml:space="preserve">ure </w:t>
      </w:r>
      <w:r w:rsidR="00F85B52" w:rsidRPr="00F77235">
        <w:rPr>
          <w:rFonts w:ascii="Times New Roman" w:hAnsi="Times New Roman" w:cs="Times New Roman"/>
          <w:b/>
          <w:sz w:val="24"/>
        </w:rPr>
        <w:t>1</w:t>
      </w:r>
      <w:r w:rsidR="00F85B52" w:rsidRPr="00953DE9">
        <w:rPr>
          <w:rFonts w:ascii="Times New Roman" w:hAnsi="Times New Roman" w:cs="Times New Roman"/>
          <w:sz w:val="24"/>
        </w:rPr>
        <w:t>).</w:t>
      </w:r>
    </w:p>
    <w:p w14:paraId="1979BEF3" w14:textId="50B8643A" w:rsidR="00675556" w:rsidRDefault="006105A1" w:rsidP="00680D05">
      <w:pPr>
        <w:spacing w:line="480" w:lineRule="auto"/>
        <w:rPr>
          <w:rFonts w:ascii="Times New Roman" w:hAnsi="Times New Roman" w:cs="Times New Roman"/>
          <w:sz w:val="24"/>
        </w:rPr>
      </w:pPr>
      <w:commentRangeStart w:id="7"/>
      <w:r>
        <w:rPr>
          <w:rFonts w:ascii="Times New Roman" w:hAnsi="Times New Roman" w:cs="Times New Roman" w:hint="eastAsia"/>
          <w:sz w:val="24"/>
        </w:rPr>
        <w:t>F</w:t>
      </w:r>
      <w:r>
        <w:rPr>
          <w:rFonts w:ascii="Times New Roman" w:hAnsi="Times New Roman" w:cs="Times New Roman"/>
          <w:sz w:val="24"/>
        </w:rPr>
        <w:t xml:space="preserve">or the first study, the timepoint are week 1 and week 5. For the second study, the timepoint are week 0, week 4. For the third study, fecal samples for 16s are collected at week 0, week 1 and week 8, for metabolite analysis, fecal samples are used at week 2 and week 6. </w:t>
      </w:r>
      <w:commentRangeEnd w:id="7"/>
      <w:r w:rsidR="00C623D0">
        <w:rPr>
          <w:rStyle w:val="CommentReference"/>
        </w:rPr>
        <w:commentReference w:id="7"/>
      </w:r>
    </w:p>
    <w:p w14:paraId="73ABAC41" w14:textId="4AE8AA1B" w:rsidR="000D14B9" w:rsidRDefault="0047368E" w:rsidP="00680D05">
      <w:pPr>
        <w:spacing w:line="480" w:lineRule="auto"/>
        <w:rPr>
          <w:rFonts w:ascii="Times New Roman" w:hAnsi="Times New Roman" w:cs="Times New Roman"/>
          <w:sz w:val="24"/>
        </w:rPr>
      </w:pPr>
      <w:r w:rsidRPr="00F77235">
        <w:rPr>
          <w:rFonts w:ascii="Times New Roman" w:hAnsi="Times New Roman" w:cs="Times New Roman"/>
          <w:b/>
          <w:bCs/>
          <w:sz w:val="24"/>
          <w:szCs w:val="24"/>
        </w:rPr>
        <w:t>Figure 1:</w:t>
      </w:r>
      <w:r>
        <w:rPr>
          <w:rFonts w:ascii="Times New Roman" w:hAnsi="Times New Roman" w:cs="Times New Roman"/>
          <w:sz w:val="24"/>
        </w:rPr>
        <w:t xml:space="preserve"> experimental design. </w:t>
      </w:r>
      <w:r w:rsidR="00617597">
        <w:rPr>
          <w:rFonts w:ascii="Times New Roman" w:hAnsi="Times New Roman" w:cs="Times New Roman"/>
          <w:sz w:val="24"/>
        </w:rPr>
        <w:t>Mice</w:t>
      </w:r>
      <w:r w:rsidR="00617597" w:rsidRPr="007F3B3D">
        <w:rPr>
          <w:rFonts w:ascii="Times New Roman" w:hAnsi="Times New Roman" w:cs="Times New Roman"/>
          <w:sz w:val="24"/>
        </w:rPr>
        <w:t xml:space="preserve"> fecal samples </w:t>
      </w:r>
      <w:r w:rsidR="00617597">
        <w:rPr>
          <w:rFonts w:ascii="Times New Roman" w:hAnsi="Times New Roman" w:cs="Times New Roman"/>
          <w:sz w:val="24"/>
        </w:rPr>
        <w:t xml:space="preserve">for the 16S sequencing </w:t>
      </w:r>
      <w:r w:rsidR="00617597" w:rsidRPr="007F3B3D">
        <w:rPr>
          <w:rFonts w:ascii="Times New Roman" w:hAnsi="Times New Roman" w:cs="Times New Roman"/>
          <w:sz w:val="24"/>
        </w:rPr>
        <w:t>were collected individually</w:t>
      </w:r>
      <w:r w:rsidR="00617597">
        <w:rPr>
          <w:rFonts w:ascii="Times New Roman" w:hAnsi="Times New Roman" w:cs="Times New Roman"/>
          <w:sz w:val="24"/>
        </w:rPr>
        <w:t xml:space="preserve"> at 3 timepoints – at the end of the 2-week equalization period (Week 0), at an early timepoint (Week 1) and at a late timepoint (Week 4). Samples used for metabolite analysis were collected at an early and a late timepoints (Weeks 2 and Week 6</w:t>
      </w:r>
      <w:r w:rsidR="00FD6BF1">
        <w:rPr>
          <w:rFonts w:ascii="Times New Roman" w:hAnsi="Times New Roman" w:cs="Times New Roman"/>
          <w:sz w:val="24"/>
        </w:rPr>
        <w:t>)</w:t>
      </w:r>
      <w:r w:rsidR="001B190C">
        <w:rPr>
          <w:rFonts w:ascii="Times New Roman" w:hAnsi="Times New Roman" w:cs="Times New Roman"/>
          <w:sz w:val="24"/>
        </w:rPr>
        <w:t>,</w:t>
      </w:r>
      <w:r w:rsidR="00617597">
        <w:rPr>
          <w:rFonts w:ascii="Times New Roman" w:hAnsi="Times New Roman" w:cs="Times New Roman"/>
          <w:sz w:val="24"/>
        </w:rPr>
        <w:t xml:space="preserve"> respectively</w:t>
      </w:r>
    </w:p>
    <w:p w14:paraId="055EB785" w14:textId="71E43FF2" w:rsidR="003920F8" w:rsidRPr="007F3B3D" w:rsidRDefault="007755AE" w:rsidP="00680D05">
      <w:pPr>
        <w:spacing w:line="48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 xml:space="preserve">fecal samples </w:t>
      </w:r>
      <w:r w:rsidR="0047368E">
        <w:rPr>
          <w:rFonts w:ascii="Times New Roman" w:hAnsi="Times New Roman" w:cs="Times New Roman"/>
          <w:sz w:val="24"/>
        </w:rPr>
        <w:t>for the</w:t>
      </w:r>
      <w:r w:rsidR="00E84C3F">
        <w:rPr>
          <w:rFonts w:ascii="Times New Roman" w:hAnsi="Times New Roman" w:cs="Times New Roman"/>
          <w:sz w:val="24"/>
        </w:rPr>
        <w:t xml:space="preserve"> 16S </w:t>
      </w:r>
      <w:r w:rsidR="0049107D">
        <w:rPr>
          <w:rFonts w:ascii="Times New Roman" w:hAnsi="Times New Roman" w:cs="Times New Roman"/>
          <w:sz w:val="24"/>
        </w:rPr>
        <w:t xml:space="preserve">sequencing </w:t>
      </w:r>
      <w:r w:rsidR="00B642E4" w:rsidRPr="007F3B3D">
        <w:rPr>
          <w:rFonts w:ascii="Times New Roman" w:hAnsi="Times New Roman" w:cs="Times New Roman"/>
          <w:sz w:val="24"/>
        </w:rPr>
        <w:t>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w:t>
      </w:r>
      <w:r w:rsidR="00617597">
        <w:rPr>
          <w:rFonts w:ascii="Times New Roman" w:hAnsi="Times New Roman" w:cs="Times New Roman"/>
          <w:sz w:val="24"/>
        </w:rPr>
        <w:t xml:space="preserve">the 2-week </w:t>
      </w:r>
      <w:r>
        <w:rPr>
          <w:rFonts w:ascii="Times New Roman" w:hAnsi="Times New Roman" w:cs="Times New Roman"/>
          <w:sz w:val="24"/>
        </w:rPr>
        <w:t xml:space="preserve">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t>
      </w:r>
      <w:r w:rsidR="00E60892">
        <w:rPr>
          <w:rFonts w:ascii="Times New Roman" w:hAnsi="Times New Roman" w:cs="Times New Roman"/>
          <w:sz w:val="24"/>
        </w:rPr>
        <w:t>Week 8</w:t>
      </w:r>
      <w:r>
        <w:rPr>
          <w:rFonts w:ascii="Times New Roman" w:hAnsi="Times New Roman" w:cs="Times New Roman"/>
          <w:sz w:val="24"/>
        </w:rPr>
        <w:t>)</w:t>
      </w:r>
      <w:r w:rsidR="00E84C3F">
        <w:rPr>
          <w:rFonts w:ascii="Times New Roman" w:hAnsi="Times New Roman" w:cs="Times New Roman"/>
          <w:sz w:val="24"/>
        </w:rPr>
        <w:t>. Samples used for metabolite analysis were collected at an early and a late timepoints (Weeks 2 and Week 6 respectively). All samples</w:t>
      </w:r>
      <w:r w:rsidR="00B642E4" w:rsidRPr="007F3B3D">
        <w:rPr>
          <w:rFonts w:ascii="Times New Roman" w:hAnsi="Times New Roman" w:cs="Times New Roman"/>
          <w:sz w:val="24"/>
        </w:rPr>
        <w:t xml:space="preserve"> </w:t>
      </w:r>
      <w:r w:rsidR="0049107D">
        <w:rPr>
          <w:rFonts w:ascii="Times New Roman" w:hAnsi="Times New Roman" w:cs="Times New Roman"/>
          <w:sz w:val="24"/>
        </w:rPr>
        <w:t xml:space="preserve">were </w:t>
      </w:r>
      <w:r w:rsidR="00B642E4" w:rsidRPr="007F3B3D">
        <w:rPr>
          <w:rFonts w:ascii="Times New Roman" w:hAnsi="Times New Roman" w:cs="Times New Roman"/>
          <w:sz w:val="24"/>
        </w:rPr>
        <w:t xml:space="preserve">snap frozen in liquid nitrogen and stored at </w:t>
      </w:r>
      <w:r w:rsidR="00BD47AF">
        <w:rPr>
          <w:rFonts w:ascii="Times New Roman" w:hAnsi="Times New Roman" w:cs="Times New Roman"/>
          <w:sz w:val="24"/>
        </w:rPr>
        <w:t>-</w:t>
      </w:r>
      <w:r w:rsidR="00B642E4" w:rsidRPr="007F3B3D">
        <w:rPr>
          <w:rFonts w:ascii="Times New Roman" w:hAnsi="Times New Roman" w:cs="Times New Roman"/>
          <w:sz w:val="24"/>
        </w:rPr>
        <w:t>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w:t>
      </w:r>
    </w:p>
    <w:p w14:paraId="1DB31A3F" w14:textId="77777777" w:rsidR="003920F8" w:rsidRPr="007F3B3D" w:rsidRDefault="003920F8" w:rsidP="00680D05">
      <w:pPr>
        <w:spacing w:line="480" w:lineRule="auto"/>
        <w:rPr>
          <w:rFonts w:ascii="Times New Roman" w:hAnsi="Times New Roman" w:cs="Times New Roman"/>
          <w:sz w:val="24"/>
        </w:rPr>
      </w:pPr>
    </w:p>
    <w:p w14:paraId="7B02ADD0" w14:textId="22C9C6A9" w:rsidR="00F13708" w:rsidRPr="007F3B3D" w:rsidRDefault="00334E86" w:rsidP="00680D05">
      <w:pPr>
        <w:pStyle w:val="Heading2"/>
        <w:spacing w:line="480" w:lineRule="auto"/>
      </w:pPr>
      <w:bookmarkStart w:id="8" w:name="_Toc69294827"/>
      <w:bookmarkStart w:id="9" w:name="_Toc76818022"/>
      <w:r w:rsidRPr="007F3B3D">
        <w:t xml:space="preserve">2.2 </w:t>
      </w:r>
      <w:r w:rsidR="00F13708" w:rsidRPr="007F3B3D">
        <w:t xml:space="preserve">16s ribosomal RNA </w:t>
      </w:r>
      <w:r w:rsidR="00F926D1">
        <w:t xml:space="preserve">gene </w:t>
      </w:r>
      <w:r w:rsidR="00F13708" w:rsidRPr="007F3B3D">
        <w:t>sequencing</w:t>
      </w:r>
      <w:r w:rsidR="008C7AB8" w:rsidRPr="007F3B3D">
        <w:t xml:space="preserve"> and analysis</w:t>
      </w:r>
      <w:bookmarkEnd w:id="8"/>
      <w:bookmarkEnd w:id="9"/>
    </w:p>
    <w:p w14:paraId="0F4BB056" w14:textId="26169A56" w:rsidR="00C96103" w:rsidRDefault="008C7AB8" w:rsidP="00680D05">
      <w:pPr>
        <w:spacing w:after="120" w:line="480" w:lineRule="auto"/>
        <w:rPr>
          <w:rFonts w:ascii="Times New Roman" w:hAnsi="Times New Roman" w:cs="Times New Roman"/>
          <w:sz w:val="24"/>
        </w:rPr>
      </w:pPr>
      <w:r w:rsidRPr="007F3B3D">
        <w:rPr>
          <w:rFonts w:ascii="Times New Roman" w:hAnsi="Times New Roman" w:cs="Times New Roman"/>
          <w:sz w:val="24"/>
        </w:rPr>
        <w:t xml:space="preserve">Bacterial </w:t>
      </w:r>
      <w:proofErr w:type="gramStart"/>
      <w:r w:rsidRPr="007F3B3D">
        <w:rPr>
          <w:rFonts w:ascii="Times New Roman" w:hAnsi="Times New Roman" w:cs="Times New Roman"/>
          <w:sz w:val="24"/>
        </w:rPr>
        <w:t>DNA</w:t>
      </w:r>
      <w:proofErr w:type="gramEnd"/>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wPC9SZWNOdW0+PERpc3BsYXlUZXh0PlsyNy0zM108L0Rpc3BsYXlUZXh0PjxyZWNv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jwvUmVjTnVt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4A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BcHByaWxsPC9BdXRob3I+PFllYXI+MjAxNTwvWWVhcj48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jwvUmVjTnVt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4A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4B0CBF">
        <w:rPr>
          <w:rFonts w:ascii="Times New Roman" w:hAnsi="Times New Roman" w:cs="Times New Roman"/>
          <w:noProof/>
          <w:sz w:val="24"/>
        </w:rPr>
        <w:t>[27-33]</w:t>
      </w:r>
      <w:r w:rsidRPr="007F3B3D">
        <w:rPr>
          <w:rFonts w:ascii="Times New Roman" w:hAnsi="Times New Roman" w:cs="Times New Roman"/>
          <w:sz w:val="24"/>
        </w:rPr>
        <w:fldChar w:fldCharType="end"/>
      </w:r>
      <w:r w:rsidR="00163834" w:rsidRPr="007F3B3D">
        <w:rPr>
          <w:rFonts w:ascii="Times New Roman" w:hAnsi="Times New Roman" w:cs="Times New Roman"/>
          <w:sz w:val="24"/>
        </w:rPr>
        <w:t xml:space="preserve">. </w:t>
      </w:r>
    </w:p>
    <w:p w14:paraId="718DC7AC" w14:textId="77777777" w:rsidR="00234C1A" w:rsidRDefault="00163834" w:rsidP="00680D05">
      <w:pPr>
        <w:spacing w:after="120" w:line="480" w:lineRule="auto"/>
        <w:rPr>
          <w:rFonts w:ascii="Times New Roman" w:hAnsi="Times New Roman" w:cs="Times New Roman"/>
          <w:sz w:val="24"/>
        </w:rPr>
      </w:pPr>
      <w:r w:rsidRPr="007F3B3D">
        <w:rPr>
          <w:rFonts w:ascii="Times New Roman" w:hAnsi="Times New Roman" w:cs="Times New Roman"/>
          <w:sz w:val="24"/>
        </w:rPr>
        <w:lastRenderedPageBreak/>
        <w:t>Indexed amplicons</w:t>
      </w:r>
      <w:r w:rsidR="008C7AB8" w:rsidRPr="007F3B3D">
        <w:rPr>
          <w:rFonts w:ascii="Times New Roman" w:hAnsi="Times New Roman" w:cs="Times New Roman"/>
          <w:sz w:val="24"/>
        </w:rPr>
        <w:t xml:space="preserve"> </w:t>
      </w:r>
      <w:r w:rsidRPr="007F3B3D">
        <w:rPr>
          <w:rFonts w:ascii="Times New Roman" w:hAnsi="Times New Roman" w:cs="Times New Roman"/>
          <w:sz w:val="24"/>
        </w:rPr>
        <w:t>were</w:t>
      </w:r>
      <w:r w:rsidR="008C7AB8" w:rsidRPr="007F3B3D">
        <w:rPr>
          <w:rFonts w:ascii="Times New Roman" w:hAnsi="Times New Roman" w:cs="Times New Roman"/>
          <w:sz w:val="24"/>
        </w:rPr>
        <w:t xml:space="preserve"> pooled and sequenced on </w:t>
      </w:r>
      <w:proofErr w:type="spellStart"/>
      <w:r w:rsidR="008C7AB8" w:rsidRPr="007F3B3D">
        <w:rPr>
          <w:rFonts w:ascii="Times New Roman" w:hAnsi="Times New Roman" w:cs="Times New Roman"/>
          <w:sz w:val="24"/>
        </w:rPr>
        <w:t>MiSeq</w:t>
      </w:r>
      <w:proofErr w:type="spellEnd"/>
      <w:r w:rsidR="008C7AB8"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008C7AB8"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008C7AB8"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008C7AB8"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008C7AB8"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p>
    <w:p w14:paraId="07BB6A2F" w14:textId="4BBA7358" w:rsidR="00D8681E" w:rsidRDefault="0044143A" w:rsidP="00680D05">
      <w:pPr>
        <w:spacing w:after="120" w:line="480" w:lineRule="auto"/>
        <w:rPr>
          <w:rFonts w:ascii="Times New Roman" w:hAnsi="Times New Roman" w:cs="Times New Roman"/>
          <w:sz w:val="24"/>
        </w:rPr>
      </w:pPr>
      <w:commentRangeStart w:id="10"/>
      <w:r w:rsidRPr="007F3B3D">
        <w:rPr>
          <w:rFonts w:ascii="Times New Roman" w:hAnsi="Times New Roman" w:cs="Times New Roman"/>
          <w:sz w:val="24"/>
        </w:rPr>
        <w:t>QIIME2</w:t>
      </w:r>
      <w:r>
        <w:rPr>
          <w:rFonts w:ascii="Times New Roman" w:hAnsi="Times New Roman" w:cs="Times New Roman"/>
          <w:sz w:val="24"/>
        </w:rPr>
        <w:t xml:space="preserve"> </w:t>
      </w:r>
      <w:r w:rsidR="00FA33D6">
        <w:rPr>
          <w:rFonts w:ascii="Times New Roman" w:hAnsi="Times New Roman" w:cs="Times New Roman"/>
          <w:sz w:val="24"/>
        </w:rPr>
        <w:t>mapped reference</w:t>
      </w:r>
      <w:r w:rsidR="008C7AB8" w:rsidRPr="007F3B3D">
        <w:rPr>
          <w:rFonts w:ascii="Times New Roman" w:hAnsi="Times New Roman" w:cs="Times New Roman"/>
          <w:sz w:val="24"/>
        </w:rPr>
        <w:t xml:space="preserve"> at 97% similarity against representative sequences </w:t>
      </w:r>
      <w:r w:rsidR="008C7AB8"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008C7AB8"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r w:rsidR="009117FD" w:rsidRPr="007F3B3D">
        <w:rPr>
          <w:rFonts w:ascii="Times New Roman" w:hAnsi="Times New Roman" w:cs="Times New Roman"/>
          <w:sz w:val="24"/>
        </w:rPr>
        <w:fldChar w:fldCharType="begin">
          <w:fldData xml:space="preserve">PEVuZE5vdGU+PENpdGU+PEF1dGhvcj5ZaWxtYXo8L0F1dGhvcj48WWVhcj4yMDE0PC9ZZWFyPjxS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==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ZaWxtYXo8L0F1dGhvcj48WWVhcj4yMDE0PC9ZZWFyPjxS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==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4B0CBF">
        <w:rPr>
          <w:rFonts w:ascii="Times New Roman" w:hAnsi="Times New Roman" w:cs="Times New Roman"/>
          <w:noProof/>
          <w:sz w:val="24"/>
        </w:rPr>
        <w:t>[34]</w:t>
      </w:r>
      <w:r w:rsidR="009117FD" w:rsidRPr="007F3B3D">
        <w:rPr>
          <w:rFonts w:ascii="Times New Roman" w:hAnsi="Times New Roman" w:cs="Times New Roman"/>
          <w:sz w:val="24"/>
        </w:rPr>
        <w:fldChar w:fldCharType="end"/>
      </w:r>
      <w:r w:rsidR="008C7AB8" w:rsidRPr="007F3B3D">
        <w:rPr>
          <w:rFonts w:ascii="Times New Roman" w:hAnsi="Times New Roman" w:cs="Times New Roman"/>
          <w:sz w:val="24"/>
        </w:rPr>
        <w:t xml:space="preserve">, following by chimeric sequences removed from subsequent analyses </w:t>
      </w:r>
      <w:r w:rsidR="008C7AB8" w:rsidRPr="007F3B3D">
        <w:rPr>
          <w:rFonts w:ascii="Times New Roman" w:hAnsi="Times New Roman" w:cs="Times New Roman"/>
          <w:sz w:val="24"/>
        </w:rPr>
        <w:fldChar w:fldCharType="begin">
          <w:fldData xml:space="preserve">PEVuZE5vdGU+PENpdGU+PEF1dGhvcj5DYXBvcmFzbzwvQXV0aG9yPjxZZWFyPjIwMTA8L1llYXI+
PFJlY051bT4zODwvUmVjTnVtPjxEaXNwbGF5VGV4dD5bMzVdPC9EaXNwbGF5VGV4dD48cmVjb3Jk
PjxyZWMtbnVtYmVyPjM4PC9yZWMtbnVtYmVyPjxmb3JlaWduLWtleXM+PGtleSBhcHA9IkVOIiBk
Yi1pZD0iOWRzZHR6ZnA0cDUwcmdlMGFyYXZlYWU4endhd3N6MHN2c2E1IiB0aW1lc3RhbXA9IjE2
NDkzNDk5MDIiPjM4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L3RpdGxlcz48cGVyaW9k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DYXBvcmFzbzwvQXV0aG9yPjxZZWFyPjIwMTA8L1llYXI+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8C7AB8" w:rsidRPr="007F3B3D">
        <w:rPr>
          <w:rFonts w:ascii="Times New Roman" w:hAnsi="Times New Roman" w:cs="Times New Roman"/>
          <w:sz w:val="24"/>
        </w:rPr>
      </w:r>
      <w:r w:rsidR="008C7AB8" w:rsidRPr="007F3B3D">
        <w:rPr>
          <w:rFonts w:ascii="Times New Roman" w:hAnsi="Times New Roman" w:cs="Times New Roman"/>
          <w:sz w:val="24"/>
        </w:rPr>
        <w:fldChar w:fldCharType="separate"/>
      </w:r>
      <w:r w:rsidR="004B0CBF">
        <w:rPr>
          <w:rFonts w:ascii="Times New Roman" w:hAnsi="Times New Roman" w:cs="Times New Roman"/>
          <w:noProof/>
          <w:sz w:val="24"/>
        </w:rPr>
        <w:t>[35]</w:t>
      </w:r>
      <w:r w:rsidR="008C7AB8"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008C7AB8" w:rsidRPr="007F3B3D">
        <w:rPr>
          <w:rFonts w:ascii="Times New Roman" w:hAnsi="Times New Roman" w:cs="Times New Roman"/>
          <w:sz w:val="24"/>
        </w:rPr>
        <w:t>Principle coordinates analysis (</w:t>
      </w:r>
      <w:proofErr w:type="spellStart"/>
      <w:r w:rsidR="008C7AB8" w:rsidRPr="007F3B3D">
        <w:rPr>
          <w:rFonts w:ascii="Times New Roman" w:hAnsi="Times New Roman" w:cs="Times New Roman"/>
          <w:sz w:val="24"/>
        </w:rPr>
        <w:t>PCoA</w:t>
      </w:r>
      <w:proofErr w:type="spellEnd"/>
      <w:r w:rsidR="008C7AB8" w:rsidRPr="007F3B3D">
        <w:rPr>
          <w:rFonts w:ascii="Times New Roman" w:hAnsi="Times New Roman" w:cs="Times New Roman"/>
          <w:sz w:val="24"/>
        </w:rPr>
        <w:t xml:space="preserve">) of unweighted </w:t>
      </w:r>
      <w:proofErr w:type="spellStart"/>
      <w:r w:rsidR="008C7AB8" w:rsidRPr="007F3B3D">
        <w:rPr>
          <w:rFonts w:ascii="Times New Roman" w:hAnsi="Times New Roman" w:cs="Times New Roman"/>
          <w:sz w:val="24"/>
        </w:rPr>
        <w:t>UniFrac</w:t>
      </w:r>
      <w:proofErr w:type="spellEnd"/>
      <w:r w:rsidR="008C7AB8"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008C7AB8" w:rsidRPr="007F3B3D">
        <w:rPr>
          <w:rFonts w:ascii="Times New Roman" w:hAnsi="Times New Roman" w:cs="Times New Roman"/>
          <w:sz w:val="24"/>
        </w:rPr>
        <w:t>enus w</w:t>
      </w:r>
      <w:r w:rsidR="008F6520">
        <w:rPr>
          <w:rFonts w:ascii="Times New Roman" w:hAnsi="Times New Roman" w:cs="Times New Roman"/>
          <w:sz w:val="24"/>
        </w:rPr>
        <w:t>ere</w:t>
      </w:r>
      <w:r w:rsidR="008C7AB8"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10"/>
      <w:r w:rsidR="00967DA3">
        <w:rPr>
          <w:rStyle w:val="CommentReference"/>
        </w:rPr>
        <w:commentReference w:id="10"/>
      </w:r>
    </w:p>
    <w:p w14:paraId="1D4EC035" w14:textId="7C858F2C" w:rsidR="00BA7136" w:rsidRDefault="00227CA3" w:rsidP="00680D05">
      <w:pPr>
        <w:spacing w:after="120" w:line="480" w:lineRule="auto"/>
        <w:rPr>
          <w:rFonts w:ascii="Times New Roman" w:hAnsi="Times New Roman" w:cs="Times New Roman"/>
          <w:sz w:val="24"/>
        </w:rPr>
      </w:pPr>
      <w:commentRangeStart w:id="11"/>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1"/>
      <w:r w:rsidR="0017159E">
        <w:rPr>
          <w:rStyle w:val="CommentReference"/>
        </w:rPr>
        <w:commentReference w:id="11"/>
      </w:r>
      <w:r w:rsidR="00F32D03">
        <w:rPr>
          <w:rFonts w:ascii="Times New Roman" w:hAnsi="Times New Roman" w:cs="Times New Roman"/>
          <w:sz w:val="24"/>
        </w:rPr>
        <w:t xml:space="preserve">was used to process </w:t>
      </w:r>
      <w:proofErr w:type="spellStart"/>
      <w:r w:rsidR="00F32D03" w:rsidRPr="00234C1A">
        <w:rPr>
          <w:rFonts w:ascii="Times New Roman" w:hAnsi="Times New Roman" w:cs="Times New Roman"/>
          <w:i/>
          <w:iCs/>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r w:rsidR="0049107D">
        <w:rPr>
          <w:rFonts w:ascii="Times New Roman" w:hAnsi="Times New Roman" w:cs="Times New Roman"/>
          <w:sz w:val="24"/>
        </w:rPr>
        <w:t>i.e.,</w:t>
      </w:r>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2"/>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2"/>
      <w:r w:rsidR="0017159E">
        <w:rPr>
          <w:rStyle w:val="CommentReference"/>
        </w:rPr>
        <w:commentReference w:id="12"/>
      </w:r>
      <w:r w:rsidR="0017159E" w:rsidRPr="007F3B3D">
        <w:rPr>
          <w:rFonts w:ascii="Times New Roman" w:hAnsi="Times New Roman" w:cs="Times New Roman"/>
          <w:sz w:val="24"/>
        </w:rPr>
        <w:fldChar w:fldCharType="begin">
          <w:fldData xml:space="preserve">PEVuZE5vdGU+PENpdGU+PEF1dGhvcj5ZaWxtYXo8L0F1dGhvcj48WWVhcj4yMDE0PC9ZZWFyPjxS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==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ZaWxtYXo8L0F1dGhvcj48WWVhcj4yMDE0PC9ZZWFyPjxS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==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4B0CBF">
        <w:rPr>
          <w:rFonts w:ascii="Times New Roman" w:hAnsi="Times New Roman" w:cs="Times New Roman"/>
          <w:noProof/>
          <w:sz w:val="24"/>
        </w:rPr>
        <w:t>[3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34C1A">
        <w:rPr>
          <w:rFonts w:ascii="Times New Roman" w:hAnsi="Times New Roman" w:cs="Times New Roman"/>
          <w:sz w:val="24"/>
        </w:rPr>
        <w:t>Figure 2</w:t>
      </w:r>
      <w:r w:rsidR="002A265B">
        <w:rPr>
          <w:rFonts w:ascii="Times New Roman" w:hAnsi="Times New Roman" w:cs="Times New Roman"/>
          <w:sz w:val="24"/>
        </w:rPr>
        <w:t xml:space="preserve">). </w:t>
      </w:r>
    </w:p>
    <w:p w14:paraId="51A5F40B" w14:textId="28C75D45" w:rsidR="00BA7136" w:rsidRPr="00C96103" w:rsidRDefault="00C96103" w:rsidP="00680D05">
      <w:pPr>
        <w:spacing w:after="120" w:line="480" w:lineRule="auto"/>
        <w:rPr>
          <w:rFonts w:ascii="Times New Roman" w:hAnsi="Times New Roman" w:cs="Times New Roman"/>
          <w:sz w:val="24"/>
        </w:rPr>
      </w:pPr>
      <w:r>
        <w:rPr>
          <w:rFonts w:ascii="Times New Roman" w:hAnsi="Times New Roman" w:cs="Times New Roman"/>
          <w:sz w:val="24"/>
        </w:rPr>
        <w:t>O</w:t>
      </w:r>
      <w:r w:rsidR="002A265B">
        <w:rPr>
          <w:rFonts w:ascii="Times New Roman" w:hAnsi="Times New Roman" w:cs="Times New Roman"/>
          <w:sz w:val="24"/>
        </w:rPr>
        <w:t>ver 94% of OTUs were identified as bacterial</w:t>
      </w:r>
      <w:r w:rsidR="0049107D">
        <w:rPr>
          <w:rFonts w:ascii="Times New Roman" w:hAnsi="Times New Roman" w:cs="Times New Roman"/>
          <w:sz w:val="24"/>
        </w:rPr>
        <w:t xml:space="preserve">. </w:t>
      </w:r>
      <w:r w:rsidR="002A265B">
        <w:rPr>
          <w:rFonts w:ascii="Times New Roman" w:hAnsi="Times New Roman" w:cs="Times New Roman"/>
          <w:sz w:val="24"/>
        </w:rPr>
        <w:t xml:space="preserve">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 xml:space="preserve">Table </w:t>
      </w:r>
      <w:r w:rsidR="00237A3D">
        <w:rPr>
          <w:rFonts w:ascii="Times New Roman" w:hAnsi="Times New Roman" w:cs="Times New Roman"/>
          <w:b/>
          <w:sz w:val="24"/>
        </w:rPr>
        <w:t>2</w:t>
      </w:r>
      <w:r w:rsidR="002557CF">
        <w:rPr>
          <w:rFonts w:ascii="Times New Roman" w:hAnsi="Times New Roman" w:cs="Times New Roman"/>
          <w:bCs/>
          <w:sz w:val="24"/>
        </w:rPr>
        <w:t>).</w:t>
      </w:r>
      <w:r w:rsidR="003F060C">
        <w:rPr>
          <w:rFonts w:ascii="Times New Roman" w:hAnsi="Times New Roman" w:cs="Times New Roman"/>
          <w:bCs/>
          <w:sz w:val="24"/>
        </w:rPr>
        <w:t xml:space="preserve"> </w:t>
      </w:r>
    </w:p>
    <w:p w14:paraId="1751D4C5" w14:textId="4BA8D18A" w:rsidR="00227CA3" w:rsidRDefault="003F060C" w:rsidP="00680D05">
      <w:pPr>
        <w:spacing w:after="120" w:line="480" w:lineRule="auto"/>
        <w:rPr>
          <w:rFonts w:ascii="Times New Roman" w:hAnsi="Times New Roman" w:cs="Times New Roman"/>
          <w:bCs/>
          <w:sz w:val="24"/>
        </w:rPr>
      </w:pPr>
      <w:r>
        <w:rPr>
          <w:rFonts w:ascii="Times New Roman" w:hAnsi="Times New Roman" w:cs="Times New Roman"/>
          <w:bCs/>
          <w:sz w:val="24"/>
        </w:rPr>
        <w:t xml:space="preserve">Additionally, bacterial OTUs belonging to phylum Cyanobacteria were removed as they most likely originated in the food and were not a part of the gut microbiomes. </w:t>
      </w:r>
      <w:r w:rsidR="00237A3D">
        <w:rPr>
          <w:rFonts w:ascii="Times New Roman" w:hAnsi="Times New Roman" w:cs="Times New Roman"/>
          <w:bCs/>
          <w:sz w:val="24"/>
        </w:rPr>
        <w:t xml:space="preserve">Finally, </w:t>
      </w:r>
      <w:r>
        <w:rPr>
          <w:rFonts w:ascii="Times New Roman" w:hAnsi="Times New Roman" w:cs="Times New Roman"/>
          <w:bCs/>
          <w:sz w:val="24"/>
        </w:rPr>
        <w:t>OTUs not mapped to any bacterial phylum were removed and the remaining OTUs analyzed.</w:t>
      </w:r>
    </w:p>
    <w:p w14:paraId="60B47FE3" w14:textId="0A406249" w:rsidR="00D5785D" w:rsidRPr="00D5785D" w:rsidRDefault="00D5785D" w:rsidP="00680D05">
      <w:pPr>
        <w:pStyle w:val="Heading2"/>
        <w:spacing w:line="480" w:lineRule="auto"/>
      </w:pPr>
      <w:bookmarkStart w:id="13" w:name="_Toc69294828"/>
      <w:bookmarkStart w:id="14" w:name="_Toc76818023"/>
      <w:r w:rsidRPr="007F3B3D">
        <w:lastRenderedPageBreak/>
        <w:t>2.</w:t>
      </w:r>
      <w:r>
        <w:t>3</w:t>
      </w:r>
      <w:r w:rsidRPr="007F3B3D">
        <w:t xml:space="preserve"> </w:t>
      </w:r>
      <w:r>
        <w:t>Microbial metabolites analysis</w:t>
      </w:r>
      <w:bookmarkEnd w:id="13"/>
      <w:bookmarkEnd w:id="14"/>
    </w:p>
    <w:p w14:paraId="427A27C1" w14:textId="398615E8" w:rsidR="009E295E" w:rsidRPr="007F3B3D" w:rsidRDefault="00D5785D" w:rsidP="00680D05">
      <w:pPr>
        <w:spacing w:after="120" w:line="480" w:lineRule="auto"/>
        <w:rPr>
          <w:rFonts w:ascii="Times New Roman" w:hAnsi="Times New Roman" w:cs="Times New Roman"/>
          <w:sz w:val="24"/>
        </w:rPr>
      </w:pPr>
      <w:r>
        <w:rPr>
          <w:rFonts w:ascii="Times New Roman" w:hAnsi="Times New Roman" w:cs="Times New Roman"/>
          <w:sz w:val="24"/>
        </w:rPr>
        <w:t>The concentrations of microbial metabolites (</w:t>
      </w:r>
      <w:r w:rsidR="00BA7136">
        <w:rPr>
          <w:rFonts w:ascii="Times New Roman" w:hAnsi="Times New Roman" w:cs="Times New Roman"/>
          <w:sz w:val="24"/>
        </w:rPr>
        <w:t xml:space="preserve">free amino acids, bile acids and </w:t>
      </w:r>
      <w:r>
        <w:rPr>
          <w:rFonts w:ascii="Times New Roman" w:hAnsi="Times New Roman" w:cs="Times New Roman"/>
          <w:sz w:val="24"/>
        </w:rPr>
        <w:t xml:space="preserve">SCFA)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680D05">
      <w:pPr>
        <w:pStyle w:val="Heading2"/>
        <w:spacing w:line="480" w:lineRule="auto"/>
      </w:pPr>
      <w:bookmarkStart w:id="15" w:name="_Toc69294829"/>
      <w:bookmarkStart w:id="16" w:name="_Toc76818024"/>
      <w:r w:rsidRPr="007F3B3D">
        <w:t>2.</w:t>
      </w:r>
      <w:r w:rsidR="00D5785D">
        <w:t>4</w:t>
      </w:r>
      <w:r w:rsidRPr="007F3B3D">
        <w:t xml:space="preserve"> </w:t>
      </w:r>
      <w:r w:rsidR="00E65298" w:rsidRPr="007F3B3D">
        <w:t xml:space="preserve">Statistical </w:t>
      </w:r>
      <w:r w:rsidR="00D5785D">
        <w:t>a</w:t>
      </w:r>
      <w:r w:rsidR="00E65298" w:rsidRPr="007F3B3D">
        <w:t>nalyses</w:t>
      </w:r>
      <w:bookmarkEnd w:id="15"/>
      <w:bookmarkEnd w:id="16"/>
    </w:p>
    <w:p w14:paraId="31BD80B7" w14:textId="267B7905" w:rsidR="00BA7136" w:rsidRDefault="0017159E" w:rsidP="00680D05">
      <w:pPr>
        <w:spacing w:line="480" w:lineRule="auto"/>
        <w:rPr>
          <w:rFonts w:ascii="Times New Roman" w:hAnsi="Times New Roman" w:cs="Times New Roman"/>
          <w:bCs/>
          <w:sz w:val="24"/>
        </w:rPr>
      </w:pPr>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OTU)</w:t>
      </w:r>
      <w:r w:rsidR="00237A3D">
        <w:rPr>
          <w:rFonts w:ascii="Times New Roman" w:hAnsi="Times New Roman" w:cs="Times New Roman"/>
          <w:bCs/>
          <w:sz w:val="24"/>
        </w:rPr>
        <w:t xml:space="preserve"> </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r w:rsidR="003F060C">
        <w:rPr>
          <w:rFonts w:ascii="Times New Roman" w:hAnsi="Times New Roman" w:cs="Times New Roman"/>
          <w:bCs/>
          <w:sz w:val="24"/>
        </w:rPr>
        <w:t>OTU</w:t>
      </w:r>
      <w:r w:rsidR="00010C59">
        <w:rPr>
          <w:rFonts w:ascii="Times New Roman" w:hAnsi="Times New Roman" w:cs="Times New Roman"/>
          <w:bCs/>
          <w:sz w:val="24"/>
        </w:rPr>
        <w:t>s.</w:t>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xml:space="preserve">). </w:t>
      </w:r>
    </w:p>
    <w:p w14:paraId="5E0BB6D9" w14:textId="02166F6E" w:rsidR="0017159E" w:rsidRPr="002B23BB" w:rsidRDefault="00863B6F" w:rsidP="00680D05">
      <w:pPr>
        <w:spacing w:line="480" w:lineRule="auto"/>
        <w:rPr>
          <w:rFonts w:ascii="Times New Roman" w:hAnsi="Times New Roman" w:cs="Times New Roman"/>
          <w:sz w:val="24"/>
        </w:rPr>
      </w:pPr>
      <w:r>
        <w:rPr>
          <w:rFonts w:ascii="Times New Roman" w:hAnsi="Times New Roman" w:cs="Times New Roman"/>
          <w:sz w:val="24"/>
        </w:rPr>
        <w:t xml:space="preserve">Multi-variable </w:t>
      </w:r>
      <w:r w:rsidRPr="007F3B3D">
        <w:rPr>
          <w:rFonts w:ascii="Times New Roman" w:hAnsi="Times New Roman" w:cs="Times New Roman"/>
          <w:sz w:val="24"/>
        </w:rPr>
        <w:t>analysis of variance (ANOVA)</w:t>
      </w:r>
      <w:r>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Pr>
          <w:rFonts w:ascii="Times New Roman" w:hAnsi="Times New Roman" w:cs="Times New Roman"/>
          <w:sz w:val="24"/>
        </w:rPr>
        <w:t xml:space="preserve">followed by multiple comparison, with false discovery rate (FDR) adjustment for the p-values where necessary. </w:t>
      </w:r>
    </w:p>
    <w:p w14:paraId="72A74369" w14:textId="6EB598A8" w:rsidR="007A0CB9" w:rsidRDefault="00063942" w:rsidP="00680D05">
      <w:pPr>
        <w:spacing w:after="120" w:line="48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r w:rsidR="00BA7136">
        <w:rPr>
          <w:rFonts w:ascii="Times New Roman" w:hAnsi="Times New Roman" w:cs="Times New Roman"/>
          <w:bCs/>
          <w:sz w:val="24"/>
        </w:rPr>
        <w:t>second -</w:t>
      </w:r>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r w:rsidR="00BA7136">
        <w:rPr>
          <w:rFonts w:ascii="Times New Roman" w:hAnsi="Times New Roman" w:cs="Times New Roman"/>
          <w:bCs/>
          <w:sz w:val="24"/>
        </w:rPr>
        <w:t>principal</w:t>
      </w:r>
      <w:r w:rsidR="00C84A02">
        <w:rPr>
          <w:rFonts w:ascii="Times New Roman" w:hAnsi="Times New Roman" w:cs="Times New Roman"/>
          <w:bCs/>
          <w:sz w:val="24"/>
        </w:rPr>
        <w:t xml:space="preserve"> components (e.g.</w:t>
      </w:r>
      <w:r w:rsidR="00BA7136">
        <w:rPr>
          <w:rFonts w:ascii="Times New Roman" w:hAnsi="Times New Roman" w:cs="Times New Roman"/>
          <w:bCs/>
          <w:sz w:val="24"/>
        </w:rPr>
        <w:t>,</w:t>
      </w:r>
      <w:r w:rsidR="00C84A02">
        <w:rPr>
          <w:rFonts w:ascii="Times New Roman" w:hAnsi="Times New Roman" w:cs="Times New Roman"/>
          <w:bCs/>
          <w:sz w:val="24"/>
        </w:rPr>
        <w:t xml:space="preserve">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r w:rsidR="00BA7136">
        <w:rPr>
          <w:rFonts w:ascii="Times New Roman" w:hAnsi="Times New Roman" w:cs="Times New Roman"/>
          <w:bCs/>
          <w:sz w:val="24"/>
        </w:rPr>
        <w:t>principal</w:t>
      </w:r>
      <w:r w:rsidR="00CD4147">
        <w:rPr>
          <w:rFonts w:ascii="Times New Roman" w:hAnsi="Times New Roman" w:cs="Times New Roman"/>
          <w:bCs/>
          <w:sz w:val="24"/>
        </w:rPr>
        <w:t xml:space="preserve"> components’ space as well as the direction and the magnitude of the original axes (i.e.</w:t>
      </w:r>
      <w:r w:rsidR="006E2ED1">
        <w:rPr>
          <w:rFonts w:ascii="Times New Roman" w:hAnsi="Times New Roman" w:cs="Times New Roman"/>
          <w:bCs/>
          <w:sz w:val="24"/>
        </w:rPr>
        <w:t>,</w:t>
      </w:r>
      <w:r w:rsidR="00CD4147">
        <w:rPr>
          <w:rFonts w:ascii="Times New Roman" w:hAnsi="Times New Roman" w:cs="Times New Roman"/>
          <w:bCs/>
          <w:sz w:val="24"/>
        </w:rPr>
        <w:t xml:space="preserve"> individual taxonomic units). Multi</w:t>
      </w:r>
      <w:r w:rsidR="006E2ED1">
        <w:rPr>
          <w:rFonts w:ascii="Times New Roman" w:hAnsi="Times New Roman" w:cs="Times New Roman"/>
          <w:bCs/>
          <w:sz w:val="24"/>
        </w:rPr>
        <w:t>nomial regression</w:t>
      </w:r>
      <w:r w:rsidR="00CD4147">
        <w:rPr>
          <w:rFonts w:ascii="Times New Roman" w:hAnsi="Times New Roman" w:cs="Times New Roman"/>
          <w:bCs/>
          <w:sz w:val="24"/>
        </w:rPr>
        <w:t xml:space="preserve"> </w:t>
      </w:r>
      <w:r w:rsidR="006E2ED1">
        <w:rPr>
          <w:rFonts w:ascii="Times New Roman" w:hAnsi="Times New Roman" w:cs="Times New Roman"/>
          <w:bCs/>
          <w:sz w:val="24"/>
        </w:rPr>
        <w:t>on</w:t>
      </w:r>
      <w:r w:rsidR="00CD4147">
        <w:rPr>
          <w:rFonts w:ascii="Times New Roman" w:hAnsi="Times New Roman" w:cs="Times New Roman"/>
          <w:bCs/>
          <w:sz w:val="24"/>
        </w:rPr>
        <w:t xml:space="preserve">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r w:rsidR="00F04C8E">
        <w:rPr>
          <w:rFonts w:ascii="Times New Roman" w:hAnsi="Times New Roman" w:cs="Times New Roman"/>
          <w:bCs/>
          <w:sz w:val="24"/>
        </w:rPr>
        <w:t xml:space="preserve"> </w:t>
      </w:r>
    </w:p>
    <w:p w14:paraId="2D6423F5" w14:textId="1AB49F94" w:rsidR="007A0CB9" w:rsidRDefault="007A0CB9" w:rsidP="00680D05">
      <w:pPr>
        <w:spacing w:after="120" w:line="480" w:lineRule="auto"/>
        <w:rPr>
          <w:rFonts w:ascii="Times New Roman" w:hAnsi="Times New Roman" w:cs="Times New Roman"/>
          <w:bCs/>
          <w:sz w:val="24"/>
        </w:rPr>
      </w:pPr>
      <w:commentRangeStart w:id="17"/>
      <w:r>
        <w:rPr>
          <w:rFonts w:ascii="Times New Roman" w:hAnsi="Times New Roman" w:cs="Times New Roman"/>
          <w:bCs/>
          <w:sz w:val="24"/>
        </w:rPr>
        <w:lastRenderedPageBreak/>
        <w:t xml:space="preserve">Metabolites’ quantities were presented as heatmaps. ANOVA was used to test for group mean differences for each metabolite individually and presented as boxplots with bars and stars indicating statistically significantly different groups. </w:t>
      </w:r>
      <w:commentRangeEnd w:id="17"/>
      <w:r>
        <w:rPr>
          <w:rStyle w:val="CommentReference"/>
        </w:rPr>
        <w:commentReference w:id="17"/>
      </w:r>
    </w:p>
    <w:p w14:paraId="3F115202" w14:textId="0EE497FB" w:rsidR="00063942" w:rsidRPr="00044181" w:rsidRDefault="00F04C8E" w:rsidP="00680D05">
      <w:pPr>
        <w:spacing w:after="120" w:line="480" w:lineRule="auto"/>
        <w:rPr>
          <w:rFonts w:ascii="Times New Roman" w:hAnsi="Times New Roman" w:cs="Times New Roman"/>
          <w:bCs/>
          <w:sz w:val="24"/>
        </w:rPr>
      </w:pPr>
      <w:r>
        <w:rPr>
          <w:rFonts w:ascii="Times New Roman" w:hAnsi="Times New Roman" w:cs="Times New Roman"/>
          <w:bCs/>
          <w:sz w:val="24"/>
        </w:rPr>
        <w:t>Compositional Omics Model-Based Integration</w:t>
      </w:r>
      <w:r w:rsidR="006E2ED1">
        <w:rPr>
          <w:rFonts w:ascii="Times New Roman" w:hAnsi="Times New Roman" w:cs="Times New Roman"/>
          <w:bCs/>
          <w:sz w:val="24"/>
        </w:rPr>
        <w:t xml:space="preserve"> (COMBI)</w:t>
      </w:r>
      <w:r>
        <w:rPr>
          <w:rFonts w:ascii="Times New Roman" w:hAnsi="Times New Roman" w:cs="Times New Roman"/>
          <w:bCs/>
          <w:sz w:val="24"/>
        </w:rPr>
        <w:t xml:space="preserve"> framework was used to combine and visualize microbial count and microbial metabolite data</w:t>
      </w:r>
      <w:commentRangeStart w:id="18"/>
      <w:r>
        <w:rPr>
          <w:rFonts w:ascii="Times New Roman" w:hAnsi="Times New Roman" w:cs="Times New Roman"/>
          <w:bCs/>
          <w:sz w:val="24"/>
        </w:rPr>
        <w:t xml:space="preserve"> (</w:t>
      </w:r>
      <w:proofErr w:type="spellStart"/>
      <w:r>
        <w:rPr>
          <w:rFonts w:ascii="Times New Roman" w:hAnsi="Times New Roman" w:cs="Times New Roman"/>
          <w:bCs/>
          <w:sz w:val="24"/>
        </w:rPr>
        <w:t>Hawinkle</w:t>
      </w:r>
      <w:proofErr w:type="spellEnd"/>
      <w:r>
        <w:rPr>
          <w:rFonts w:ascii="Times New Roman" w:hAnsi="Times New Roman" w:cs="Times New Roman"/>
          <w:bCs/>
          <w:sz w:val="24"/>
        </w:rPr>
        <w:t xml:space="preserve"> 2020)</w:t>
      </w:r>
      <w:commentRangeEnd w:id="18"/>
      <w:r w:rsidR="00093F89">
        <w:rPr>
          <w:rStyle w:val="CommentReference"/>
        </w:rPr>
        <w:commentReference w:id="18"/>
      </w:r>
      <w:r>
        <w:rPr>
          <w:rFonts w:ascii="Times New Roman" w:hAnsi="Times New Roman" w:cs="Times New Roman"/>
          <w:bCs/>
          <w:sz w:val="24"/>
        </w:rPr>
        <w:t xml:space="preserve">. </w:t>
      </w:r>
    </w:p>
    <w:p w14:paraId="52FE3802" w14:textId="77777777" w:rsidR="00494F24" w:rsidRPr="007F3B3D" w:rsidRDefault="00494F24" w:rsidP="00680D05">
      <w:pPr>
        <w:spacing w:line="480" w:lineRule="auto"/>
        <w:rPr>
          <w:rFonts w:ascii="Times New Roman" w:hAnsi="Times New Roman" w:cs="Times New Roman"/>
          <w:b/>
          <w:sz w:val="24"/>
        </w:rPr>
      </w:pPr>
    </w:p>
    <w:p w14:paraId="430AEC6D" w14:textId="7D27516F" w:rsidR="00297C45" w:rsidRDefault="007F3B3D" w:rsidP="00680D05">
      <w:pPr>
        <w:pStyle w:val="Heading1"/>
        <w:spacing w:line="480" w:lineRule="auto"/>
      </w:pPr>
      <w:bookmarkStart w:id="19" w:name="_Toc69294830"/>
      <w:bookmarkStart w:id="20" w:name="_Toc76818025"/>
      <w:r w:rsidRPr="00216A78">
        <w:t xml:space="preserve">3. </w:t>
      </w:r>
      <w:r w:rsidR="00E65298" w:rsidRPr="00216A78">
        <w:t>Results</w:t>
      </w:r>
      <w:bookmarkEnd w:id="19"/>
      <w:bookmarkEnd w:id="20"/>
      <w:r w:rsidR="00297C45">
        <w:t xml:space="preserve"> </w:t>
      </w:r>
    </w:p>
    <w:p w14:paraId="4CE7E31B" w14:textId="49917648" w:rsidR="007A0CB9" w:rsidRDefault="007F3B3D" w:rsidP="00680D05">
      <w:pPr>
        <w:pStyle w:val="Heading2"/>
        <w:spacing w:line="480" w:lineRule="auto"/>
      </w:pPr>
      <w:bookmarkStart w:id="21" w:name="_Toc69294831"/>
      <w:bookmarkStart w:id="22" w:name="_Toc76818026"/>
      <w:r w:rsidRPr="00216A78">
        <w:t xml:space="preserve">3.1 </w:t>
      </w:r>
      <w:r w:rsidR="007A0CB9">
        <w:t>Genotype affects</w:t>
      </w:r>
      <w:r w:rsidR="00886AEF" w:rsidRPr="00216A78">
        <w:t xml:space="preserve"> </w:t>
      </w:r>
      <w:r w:rsidR="007A0CB9">
        <w:t>microbiome composition</w:t>
      </w:r>
      <w:r w:rsidR="000C76CC" w:rsidRPr="00216A78">
        <w:t xml:space="preserve">: </w:t>
      </w:r>
      <w:r w:rsidR="00886AEF" w:rsidRPr="00216A78">
        <w:t xml:space="preserve">bacterial </w:t>
      </w:r>
      <w:r w:rsidR="001107E8">
        <w:t xml:space="preserve">community richness and </w:t>
      </w:r>
      <w:r w:rsidR="00886AEF" w:rsidRPr="00216A78">
        <w:t>diversity</w:t>
      </w:r>
      <w:bookmarkEnd w:id="21"/>
      <w:bookmarkEnd w:id="22"/>
      <w:r w:rsidR="00886AEF" w:rsidRPr="00216A78">
        <w:t xml:space="preserve"> </w:t>
      </w:r>
    </w:p>
    <w:p w14:paraId="018EAFFA" w14:textId="29EBCB7C" w:rsidR="00F2133E" w:rsidRDefault="00F2133E" w:rsidP="00680D05">
      <w:pPr>
        <w:spacing w:line="480" w:lineRule="auto"/>
        <w:rPr>
          <w:rFonts w:ascii="Times New Roman" w:hAnsi="Times New Roman" w:cs="Times New Roman"/>
          <w:color w:val="000000" w:themeColor="text1"/>
          <w:sz w:val="24"/>
        </w:rPr>
      </w:pPr>
      <w:r>
        <w:rPr>
          <w:rFonts w:ascii="Times New Roman" w:hAnsi="Times New Roman" w:cs="Times New Roman"/>
          <w:sz w:val="24"/>
        </w:rPr>
        <w:t>Nrf2 is a master regulator of anti-oxidative stress and anti-inflammatory responses to external and internal stimuli</w:t>
      </w:r>
      <w:r>
        <w:rPr>
          <w:rFonts w:ascii="Times New Roman" w:hAnsi="Times New Roman" w:cs="Times New Roman"/>
          <w:sz w:val="24"/>
        </w:rPr>
        <w:fldChar w:fldCharType="begin">
          <w:fldData xml:space="preserve">PEVuZE5vdGU+PENpdGU+PEF1dGhvcj5IdWFuZzwvQXV0aG9yPjxZZWFyPjIwMTU8L1llYXI+PFJl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IdWFuZzwvQXV0aG9yPjxZZWFyPjIwMTU8L1llYXI+PFJl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B0CBF">
        <w:rPr>
          <w:rFonts w:ascii="Times New Roman" w:hAnsi="Times New Roman" w:cs="Times New Roman"/>
          <w:noProof/>
          <w:sz w:val="24"/>
        </w:rPr>
        <w:t>[36-40]</w:t>
      </w:r>
      <w:r>
        <w:rPr>
          <w:rFonts w:ascii="Times New Roman" w:hAnsi="Times New Roman" w:cs="Times New Roman"/>
          <w:sz w:val="24"/>
        </w:rPr>
        <w:fldChar w:fldCharType="end"/>
      </w:r>
      <w:r>
        <w:rPr>
          <w:rFonts w:ascii="Times New Roman" w:hAnsi="Times New Roman" w:cs="Times New Roman"/>
          <w:sz w:val="24"/>
        </w:rPr>
        <w:t xml:space="preserve">. The impact of Nrf2 was examined by comparing the Nrf2 knockout (KO; -/-) mice vs. the control (WT) at different conditions (diet, DSS challenge, and aging). </w:t>
      </w:r>
      <w:r>
        <w:rPr>
          <w:rFonts w:ascii="Times New Roman" w:hAnsi="Times New Roman" w:cs="Times New Roman"/>
          <w:color w:val="000000" w:themeColor="text1"/>
          <w:sz w:val="24"/>
        </w:rPr>
        <w:t>Alpha</w:t>
      </w:r>
      <w:r w:rsidRPr="00216A78">
        <w:rPr>
          <w:rFonts w:ascii="Times New Roman" w:hAnsi="Times New Roman" w:cs="Times New Roman"/>
          <w:color w:val="000000" w:themeColor="text1"/>
          <w:sz w:val="24"/>
        </w:rPr>
        <w:t xml:space="preserve"> diversity analysis </w:t>
      </w:r>
      <w:r>
        <w:rPr>
          <w:rFonts w:ascii="Times New Roman" w:hAnsi="Times New Roman" w:cs="Times New Roman"/>
          <w:color w:val="000000" w:themeColor="text1"/>
          <w:sz w:val="24"/>
        </w:rPr>
        <w:t>of the bacterial</w:t>
      </w:r>
      <w:r w:rsidRPr="00216A78">
        <w:rPr>
          <w:rFonts w:ascii="Times New Roman" w:hAnsi="Times New Roman" w:cs="Times New Roman"/>
          <w:color w:val="000000" w:themeColor="text1"/>
          <w:sz w:val="24"/>
        </w:rPr>
        <w:t xml:space="preserve"> OTUs </w:t>
      </w:r>
      <w:r>
        <w:rPr>
          <w:rFonts w:ascii="Times New Roman" w:hAnsi="Times New Roman" w:cs="Times New Roman"/>
          <w:color w:val="000000" w:themeColor="text1"/>
          <w:sz w:val="24"/>
        </w:rPr>
        <w:t xml:space="preserve">was conducted using </w:t>
      </w:r>
      <w:r w:rsidRPr="00975805">
        <w:rPr>
          <w:rFonts w:ascii="Times New Roman" w:hAnsi="Times New Roman" w:cs="Times New Roman"/>
          <w:color w:val="000000" w:themeColor="text1"/>
          <w:sz w:val="24"/>
        </w:rPr>
        <w:t>Shannon index</w:t>
      </w:r>
      <w:r>
        <w:rPr>
          <w:rFonts w:ascii="Times New Roman" w:hAnsi="Times New Roman" w:cs="Times New Roman"/>
          <w:color w:val="000000" w:themeColor="text1"/>
          <w:sz w:val="24"/>
        </w:rPr>
        <w:t xml:space="preserve"> </w:t>
      </w:r>
      <w:r w:rsidRPr="00975805">
        <w:rPr>
          <w:rFonts w:ascii="Times New Roman" w:hAnsi="Times New Roman" w:cs="Times New Roman"/>
          <w:color w:val="000000" w:themeColor="text1"/>
          <w:sz w:val="24"/>
        </w:rPr>
        <w:t>(</w:t>
      </w:r>
      <w:r w:rsidRPr="00975805">
        <w:rPr>
          <w:rFonts w:ascii="Times New Roman" w:hAnsi="Times New Roman" w:cs="Times New Roman"/>
          <w:b/>
          <w:color w:val="000000" w:themeColor="text1"/>
          <w:sz w:val="24"/>
        </w:rPr>
        <w:t>Fig</w:t>
      </w:r>
      <w:r>
        <w:rPr>
          <w:rFonts w:ascii="Times New Roman" w:hAnsi="Times New Roman" w:cs="Times New Roman"/>
          <w:b/>
          <w:color w:val="000000" w:themeColor="text1"/>
          <w:sz w:val="24"/>
        </w:rPr>
        <w:t>ure</w:t>
      </w:r>
      <w:r w:rsidRPr="00975805">
        <w:rPr>
          <w:rFonts w:ascii="Times New Roman" w:hAnsi="Times New Roman" w:cs="Times New Roman"/>
          <w:b/>
          <w:color w:val="000000" w:themeColor="text1"/>
          <w:sz w:val="24"/>
        </w:rPr>
        <w:t xml:space="preserve"> </w:t>
      </w:r>
      <w:r>
        <w:rPr>
          <w:rFonts w:ascii="Times New Roman" w:hAnsi="Times New Roman" w:cs="Times New Roman"/>
          <w:b/>
          <w:color w:val="000000" w:themeColor="text1"/>
          <w:sz w:val="24"/>
        </w:rPr>
        <w:t>3</w:t>
      </w:r>
      <w:r w:rsidRPr="00975805">
        <w:rPr>
          <w:rFonts w:ascii="Times New Roman" w:hAnsi="Times New Roman" w:cs="Times New Roman"/>
          <w:color w:val="000000" w:themeColor="text1"/>
          <w:sz w:val="24"/>
        </w:rPr>
        <w:t xml:space="preserve">). </w:t>
      </w:r>
    </w:p>
    <w:p w14:paraId="0ACCFC67" w14:textId="79EB631A" w:rsidR="00F2133E" w:rsidRDefault="00F2133E" w:rsidP="00680D0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analysis revealed significant </w:t>
      </w:r>
      <w:r w:rsidR="002C2004">
        <w:rPr>
          <w:rFonts w:ascii="Times New Roman" w:hAnsi="Times New Roman" w:cs="Times New Roman"/>
          <w:color w:val="000000" w:themeColor="text1"/>
          <w:sz w:val="24"/>
        </w:rPr>
        <w:t xml:space="preserve">alpha diversity </w:t>
      </w:r>
      <w:r>
        <w:rPr>
          <w:rFonts w:ascii="Times New Roman" w:hAnsi="Times New Roman" w:cs="Times New Roman"/>
          <w:color w:val="000000" w:themeColor="text1"/>
          <w:sz w:val="24"/>
        </w:rPr>
        <w:t xml:space="preserve">differences between the Nrf2 KO and the WT genotypes. As the first 2 studies were testing the two genotypes separately, the observed difference could have been attributed to the study differences. However, </w:t>
      </w:r>
      <w:r w:rsidR="001107E8">
        <w:rPr>
          <w:rFonts w:ascii="Times New Roman" w:hAnsi="Times New Roman" w:cs="Times New Roman"/>
          <w:color w:val="000000" w:themeColor="text1"/>
          <w:sz w:val="24"/>
        </w:rPr>
        <w:t>significantly greater</w:t>
      </w:r>
      <w:r w:rsidR="002C2004">
        <w:rPr>
          <w:rFonts w:ascii="Times New Roman" w:hAnsi="Times New Roman" w:cs="Times New Roman"/>
          <w:color w:val="000000" w:themeColor="text1"/>
          <w:sz w:val="24"/>
        </w:rPr>
        <w:t xml:space="preserve"> alpha diversity in Nrf2 KO compared to the WT</w:t>
      </w:r>
      <w:r>
        <w:rPr>
          <w:rFonts w:ascii="Times New Roman" w:hAnsi="Times New Roman" w:cs="Times New Roman"/>
          <w:color w:val="000000" w:themeColor="text1"/>
          <w:sz w:val="24"/>
        </w:rPr>
        <w:t xml:space="preserve"> </w:t>
      </w:r>
      <w:r w:rsidR="0035587D">
        <w:rPr>
          <w:rFonts w:ascii="Times New Roman" w:hAnsi="Times New Roman" w:cs="Times New Roman"/>
          <w:color w:val="000000" w:themeColor="text1"/>
          <w:sz w:val="24"/>
        </w:rPr>
        <w:t xml:space="preserve">samples </w:t>
      </w:r>
      <w:r>
        <w:rPr>
          <w:rFonts w:ascii="Times New Roman" w:hAnsi="Times New Roman" w:cs="Times New Roman"/>
          <w:color w:val="000000" w:themeColor="text1"/>
          <w:sz w:val="24"/>
        </w:rPr>
        <w:t>w</w:t>
      </w:r>
      <w:r w:rsidR="0035587D">
        <w:rPr>
          <w:rFonts w:ascii="Times New Roman" w:hAnsi="Times New Roman" w:cs="Times New Roman"/>
          <w:color w:val="000000" w:themeColor="text1"/>
          <w:sz w:val="24"/>
        </w:rPr>
        <w:t>as</w:t>
      </w:r>
      <w:r>
        <w:rPr>
          <w:rFonts w:ascii="Times New Roman" w:hAnsi="Times New Roman" w:cs="Times New Roman"/>
          <w:color w:val="000000" w:themeColor="text1"/>
          <w:sz w:val="24"/>
        </w:rPr>
        <w:t xml:space="preserve"> confirmed in the third study, with both genotypes tested simultaneously</w:t>
      </w:r>
      <w:r w:rsidR="0035587D">
        <w:rPr>
          <w:rFonts w:ascii="Times New Roman" w:hAnsi="Times New Roman" w:cs="Times New Roman"/>
          <w:color w:val="000000" w:themeColor="text1"/>
          <w:sz w:val="24"/>
        </w:rPr>
        <w:t xml:space="preserve"> (mixed-effects linear model coefficient’s p-value &lt; 0.01)</w:t>
      </w:r>
      <w:r>
        <w:rPr>
          <w:rFonts w:ascii="Times New Roman" w:hAnsi="Times New Roman" w:cs="Times New Roman"/>
          <w:color w:val="000000" w:themeColor="text1"/>
          <w:sz w:val="24"/>
        </w:rPr>
        <w:t xml:space="preserve">.  </w:t>
      </w:r>
    </w:p>
    <w:p w14:paraId="04660715" w14:textId="35F85073" w:rsidR="000B4D88" w:rsidRPr="00C74076" w:rsidRDefault="00F2133E" w:rsidP="00680D05">
      <w:pPr>
        <w:spacing w:line="480" w:lineRule="auto"/>
        <w:rPr>
          <w:rFonts w:ascii="Times New Roman" w:hAnsi="Times New Roman" w:cs="Times New Roman"/>
          <w:sz w:val="24"/>
        </w:rPr>
      </w:pPr>
      <w:r w:rsidRPr="005556E9">
        <w:rPr>
          <w:rFonts w:ascii="Times New Roman" w:hAnsi="Times New Roman" w:cs="Times New Roman"/>
          <w:sz w:val="24"/>
        </w:rPr>
        <w:t>At bacteria phylum level</w:t>
      </w:r>
      <w:r w:rsidR="00BA412A" w:rsidRPr="005556E9">
        <w:rPr>
          <w:rFonts w:ascii="Times New Roman" w:hAnsi="Times New Roman" w:cs="Times New Roman"/>
          <w:sz w:val="24"/>
        </w:rPr>
        <w:t>,</w:t>
      </w:r>
      <w:r w:rsidRPr="005556E9">
        <w:rPr>
          <w:rFonts w:ascii="Times New Roman" w:hAnsi="Times New Roman" w:cs="Times New Roman"/>
          <w:sz w:val="24"/>
        </w:rPr>
        <w:t xml:space="preserve"> at different time points and visualized (</w:t>
      </w:r>
      <w:r w:rsidRPr="005556E9">
        <w:rPr>
          <w:rFonts w:ascii="Times New Roman" w:hAnsi="Times New Roman" w:cs="Times New Roman"/>
          <w:b/>
          <w:bCs/>
          <w:sz w:val="24"/>
        </w:rPr>
        <w:t>Fig. 5</w:t>
      </w:r>
      <w:r w:rsidRPr="005556E9">
        <w:rPr>
          <w:rFonts w:ascii="Times New Roman" w:hAnsi="Times New Roman" w:cs="Times New Roman"/>
          <w:sz w:val="24"/>
        </w:rPr>
        <w:t xml:space="preserve">, </w:t>
      </w:r>
      <w:r w:rsidRPr="005556E9">
        <w:rPr>
          <w:rFonts w:ascii="Times New Roman" w:hAnsi="Times New Roman" w:cs="Times New Roman"/>
          <w:b/>
          <w:bCs/>
          <w:sz w:val="24"/>
        </w:rPr>
        <w:t>6</w:t>
      </w:r>
      <w:r w:rsidRPr="005556E9">
        <w:rPr>
          <w:rFonts w:ascii="Times New Roman" w:hAnsi="Times New Roman" w:cs="Times New Roman"/>
          <w:sz w:val="24"/>
        </w:rPr>
        <w:t>) and summarized them (</w:t>
      </w:r>
      <w:r w:rsidRPr="005556E9">
        <w:rPr>
          <w:rFonts w:ascii="Times New Roman" w:hAnsi="Times New Roman" w:cs="Times New Roman"/>
          <w:b/>
          <w:bCs/>
          <w:sz w:val="24"/>
        </w:rPr>
        <w:t>Table 3</w:t>
      </w:r>
      <w:r w:rsidRPr="005556E9">
        <w:rPr>
          <w:rFonts w:ascii="Times New Roman" w:hAnsi="Times New Roman" w:cs="Times New Roman"/>
          <w:sz w:val="24"/>
        </w:rPr>
        <w:t xml:space="preserve">, </w:t>
      </w:r>
      <w:r w:rsidRPr="005556E9">
        <w:rPr>
          <w:rFonts w:ascii="Times New Roman" w:hAnsi="Times New Roman" w:cs="Times New Roman"/>
          <w:b/>
          <w:bCs/>
          <w:sz w:val="24"/>
        </w:rPr>
        <w:t>4</w:t>
      </w:r>
      <w:r w:rsidRPr="005556E9">
        <w:rPr>
          <w:rFonts w:ascii="Times New Roman" w:hAnsi="Times New Roman" w:cs="Times New Roman"/>
          <w:sz w:val="24"/>
        </w:rPr>
        <w:t xml:space="preserve">). In details, relative abundance of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Mycoplasmataceae</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Firmicutes Lactococcus</w:t>
      </w:r>
      <w:r w:rsidRPr="005556E9">
        <w:rPr>
          <w:rFonts w:ascii="Times New Roman" w:hAnsi="Times New Roman" w:cs="Times New Roman"/>
          <w:sz w:val="24"/>
        </w:rPr>
        <w:t xml:space="preserve"> were significantly increased and decreased in Nrf2 KO group at week 1, irrespective of the diet. While at Week4, the relative </w:t>
      </w:r>
      <w:r w:rsidRPr="005556E9">
        <w:rPr>
          <w:rFonts w:ascii="Times New Roman" w:hAnsi="Times New Roman" w:cs="Times New Roman"/>
          <w:sz w:val="24"/>
        </w:rPr>
        <w:lastRenderedPageBreak/>
        <w:t xml:space="preserve">abundance of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Bacteroidetes </w:t>
      </w:r>
      <w:proofErr w:type="spellStart"/>
      <w:r w:rsidRPr="005556E9">
        <w:rPr>
          <w:rFonts w:ascii="Times New Roman" w:hAnsi="Times New Roman" w:cs="Times New Roman"/>
          <w:i/>
          <w:sz w:val="24"/>
        </w:rPr>
        <w:t>Rik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Bacteroidetes </w:t>
      </w:r>
      <w:proofErr w:type="spellStart"/>
      <w:r w:rsidRPr="005556E9">
        <w:rPr>
          <w:rFonts w:ascii="Times New Roman" w:hAnsi="Times New Roman" w:cs="Times New Roman"/>
          <w:i/>
          <w:sz w:val="24"/>
        </w:rPr>
        <w:t>Rikenellaceae</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Firmicutes Lactobacillus</w:t>
      </w:r>
      <w:r w:rsidRPr="005556E9">
        <w:rPr>
          <w:rFonts w:ascii="Times New Roman" w:hAnsi="Times New Roman" w:cs="Times New Roman"/>
          <w:sz w:val="24"/>
        </w:rPr>
        <w:t xml:space="preserve">,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Lachnospiraceae</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Mollicutes</w:t>
      </w:r>
      <w:r w:rsidRPr="005556E9">
        <w:rPr>
          <w:rFonts w:ascii="Times New Roman" w:hAnsi="Times New Roman" w:cs="Times New Roman"/>
          <w:sz w:val="24"/>
        </w:rPr>
        <w:t xml:space="preserve"> were significantly increased and decreased in Nrf2 KO group at week 4, irrespective of the diet. Interestingly,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Coprococcus</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Bacteroidetes S24_7</w:t>
      </w:r>
      <w:r w:rsidRPr="005556E9">
        <w:rPr>
          <w:rFonts w:ascii="Times New Roman" w:hAnsi="Times New Roman" w:cs="Times New Roman"/>
          <w:sz w:val="24"/>
        </w:rPr>
        <w:t xml:space="preserve">, </w:t>
      </w:r>
      <w:r w:rsidRPr="005556E9">
        <w:rPr>
          <w:rFonts w:ascii="Times New Roman" w:hAnsi="Times New Roman" w:cs="Times New Roman"/>
          <w:i/>
          <w:sz w:val="24"/>
        </w:rPr>
        <w:t>Firmicutes Clostridium/</w:t>
      </w:r>
      <w:proofErr w:type="spellStart"/>
      <w:r w:rsidRPr="005556E9">
        <w:rPr>
          <w:rFonts w:ascii="Times New Roman" w:hAnsi="Times New Roman" w:cs="Times New Roman"/>
          <w:i/>
          <w:sz w:val="24"/>
        </w:rPr>
        <w:t>Dehalobacterium</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Allobaculum</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Proteobacteria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Desulfovibrioaceae</w:t>
      </w:r>
      <w:proofErr w:type="spellEnd"/>
      <w:r w:rsidRPr="005556E9">
        <w:rPr>
          <w:rFonts w:ascii="Times New Roman" w:hAnsi="Times New Roman" w:cs="Times New Roman"/>
          <w:sz w:val="24"/>
        </w:rPr>
        <w:t xml:space="preserve"> were significantly increased and decreased respectively in relative abundance by PEITC diet in Nrf2 KO mice at week 1 but only a few bacteria such as </w:t>
      </w:r>
      <w:r w:rsidRPr="005556E9">
        <w:rPr>
          <w:rFonts w:ascii="Times New Roman" w:hAnsi="Times New Roman" w:cs="Times New Roman"/>
          <w:i/>
          <w:sz w:val="24"/>
        </w:rPr>
        <w:t xml:space="preserve">Proteobacteria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Anaeroplasma</w:t>
      </w:r>
      <w:proofErr w:type="spellEnd"/>
      <w:r w:rsidRPr="005556E9">
        <w:rPr>
          <w:rFonts w:ascii="Times New Roman" w:hAnsi="Times New Roman" w:cs="Times New Roman"/>
          <w:sz w:val="24"/>
        </w:rPr>
        <w:t xml:space="preserve"> were significantly decreased by PEITC diet in Nrf2 KO mice at week 4. </w:t>
      </w:r>
    </w:p>
    <w:p w14:paraId="1E89FF2F" w14:textId="2082FAAC" w:rsidR="0045111B" w:rsidRPr="005556E9" w:rsidRDefault="001D38AA" w:rsidP="00680D05">
      <w:pPr>
        <w:spacing w:line="480" w:lineRule="auto"/>
        <w:rPr>
          <w:rFonts w:ascii="Times New Roman" w:hAnsi="Times New Roman" w:cs="Times New Roman"/>
          <w:color w:val="000000" w:themeColor="text1"/>
          <w:sz w:val="24"/>
        </w:rPr>
      </w:pPr>
      <w:r w:rsidRPr="005556E9">
        <w:rPr>
          <w:rFonts w:ascii="Times New Roman" w:hAnsi="Times New Roman" w:cs="Times New Roman"/>
          <w:color w:val="000000" w:themeColor="text1"/>
          <w:sz w:val="24"/>
        </w:rPr>
        <w:t xml:space="preserve">PEITC has been </w:t>
      </w:r>
      <w:r w:rsidR="00660300" w:rsidRPr="005556E9">
        <w:rPr>
          <w:rFonts w:ascii="Times New Roman" w:hAnsi="Times New Roman" w:cs="Times New Roman"/>
          <w:color w:val="000000" w:themeColor="text1"/>
          <w:sz w:val="24"/>
        </w:rPr>
        <w:t xml:space="preserve">reported to inhibit colon inflammation </w:t>
      </w:r>
      <w:r w:rsidR="00BB4389" w:rsidRPr="005556E9">
        <w:rPr>
          <w:rFonts w:ascii="Times New Roman" w:hAnsi="Times New Roman" w:cs="Times New Roman"/>
          <w:color w:val="000000" w:themeColor="text1"/>
          <w:sz w:val="24"/>
        </w:rPr>
        <w:fldChar w:fldCharType="begin">
          <w:fldData xml:space="preserve">PEVuZE5vdGU+PENpdGU+PEF1dGhvcj5DaGV1bmc8L0F1dGhvcj48WWVhcj4yMDEwPC9ZZWFyPjxS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lcmlvZGljYWw+PGZ1bGwtdGl0bGU+QUFQUyBKPC9mdWxsLXRpdGxl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</w:fldData>
        </w:fldChar>
      </w:r>
      <w:r w:rsidR="004B0CBF">
        <w:rPr>
          <w:rFonts w:ascii="Times New Roman" w:hAnsi="Times New Roman" w:cs="Times New Roman"/>
          <w:color w:val="000000" w:themeColor="text1"/>
          <w:sz w:val="24"/>
        </w:rPr>
        <w:instrText xml:space="preserve"> ADDIN EN.CITE </w:instrText>
      </w:r>
      <w:r w:rsidR="004B0CBF">
        <w:rPr>
          <w:rFonts w:ascii="Times New Roman" w:hAnsi="Times New Roman" w:cs="Times New Roman"/>
          <w:color w:val="000000" w:themeColor="text1"/>
          <w:sz w:val="24"/>
        </w:rPr>
        <w:fldChar w:fldCharType="begin">
          <w:fldData xml:space="preserve">PEVuZE5vdGU+PENpdGU+PEF1dGhvcj5DaGV1bmc8L0F1dGhvcj48WWVhcj4yMDEwPC9ZZWFyPjxS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</w:fldData>
        </w:fldChar>
      </w:r>
      <w:r w:rsidR="004B0CBF">
        <w:rPr>
          <w:rFonts w:ascii="Times New Roman" w:hAnsi="Times New Roman" w:cs="Times New Roman"/>
          <w:color w:val="000000" w:themeColor="text1"/>
          <w:sz w:val="24"/>
        </w:rPr>
        <w:instrText xml:space="preserve"> ADDIN EN.CITE.DATA </w:instrText>
      </w:r>
      <w:r w:rsidR="004B0CBF">
        <w:rPr>
          <w:rFonts w:ascii="Times New Roman" w:hAnsi="Times New Roman" w:cs="Times New Roman"/>
          <w:color w:val="000000" w:themeColor="text1"/>
          <w:sz w:val="24"/>
        </w:rPr>
      </w:r>
      <w:r w:rsidR="004B0CBF">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r>
      <w:r w:rsidR="00BB4389" w:rsidRPr="005556E9">
        <w:rPr>
          <w:rFonts w:ascii="Times New Roman" w:hAnsi="Times New Roman" w:cs="Times New Roman"/>
          <w:color w:val="000000" w:themeColor="text1"/>
          <w:sz w:val="24"/>
        </w:rPr>
        <w:fldChar w:fldCharType="separate"/>
      </w:r>
      <w:r w:rsidR="004B0CBF">
        <w:rPr>
          <w:rFonts w:ascii="Times New Roman" w:hAnsi="Times New Roman" w:cs="Times New Roman"/>
          <w:noProof/>
          <w:color w:val="000000" w:themeColor="text1"/>
          <w:sz w:val="24"/>
        </w:rPr>
        <w:t>[41-43]</w:t>
      </w:r>
      <w:r w:rsidR="00BB4389"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t xml:space="preserve"> </w:t>
      </w:r>
      <w:r w:rsidR="00660300" w:rsidRPr="005556E9">
        <w:rPr>
          <w:rFonts w:ascii="Times New Roman" w:hAnsi="Times New Roman" w:cs="Times New Roman"/>
          <w:color w:val="000000" w:themeColor="text1"/>
          <w:sz w:val="24"/>
        </w:rPr>
        <w:t xml:space="preserve">and colon cancer </w:t>
      </w:r>
      <w:r w:rsidR="00BB7315" w:rsidRPr="005556E9">
        <w:rPr>
          <w:rFonts w:ascii="Times New Roman" w:hAnsi="Times New Roman" w:cs="Times New Roman"/>
          <w:color w:val="000000" w:themeColor="text1"/>
          <w:sz w:val="24"/>
        </w:rPr>
        <w:fldChar w:fldCharType="begin">
          <w:fldData xml:space="preserve">PEVuZE5vdGU+PENpdGU+PEF1dGhvcj5MaXU8L0F1dGhvcj48WWVhcj4yMDE3PC9ZZWFyPjxSZWNO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==
</w:fldData>
        </w:fldChar>
      </w:r>
      <w:r w:rsidR="004B0CBF">
        <w:rPr>
          <w:rFonts w:ascii="Times New Roman" w:hAnsi="Times New Roman" w:cs="Times New Roman"/>
          <w:color w:val="000000" w:themeColor="text1"/>
          <w:sz w:val="24"/>
        </w:rPr>
        <w:instrText xml:space="preserve"> ADDIN EN.CITE </w:instrText>
      </w:r>
      <w:r w:rsidR="004B0CBF">
        <w:rPr>
          <w:rFonts w:ascii="Times New Roman" w:hAnsi="Times New Roman" w:cs="Times New Roman"/>
          <w:color w:val="000000" w:themeColor="text1"/>
          <w:sz w:val="24"/>
        </w:rPr>
        <w:fldChar w:fldCharType="begin">
          <w:fldData xml:space="preserve">PEVuZE5vdGU+PENpdGU+PEF1dGhvcj5MaXU8L0F1dGhvcj48WWVhcj4yMDE3PC9ZZWFyPjxSZWNO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==
</w:fldData>
        </w:fldChar>
      </w:r>
      <w:r w:rsidR="004B0CBF">
        <w:rPr>
          <w:rFonts w:ascii="Times New Roman" w:hAnsi="Times New Roman" w:cs="Times New Roman"/>
          <w:color w:val="000000" w:themeColor="text1"/>
          <w:sz w:val="24"/>
        </w:rPr>
        <w:instrText xml:space="preserve"> ADDIN EN.CITE.DATA </w:instrText>
      </w:r>
      <w:r w:rsidR="004B0CBF">
        <w:rPr>
          <w:rFonts w:ascii="Times New Roman" w:hAnsi="Times New Roman" w:cs="Times New Roman"/>
          <w:color w:val="000000" w:themeColor="text1"/>
          <w:sz w:val="24"/>
        </w:rPr>
      </w:r>
      <w:r w:rsidR="004B0CBF">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r>
      <w:r w:rsidR="00BB7315" w:rsidRPr="005556E9">
        <w:rPr>
          <w:rFonts w:ascii="Times New Roman" w:hAnsi="Times New Roman" w:cs="Times New Roman"/>
          <w:color w:val="000000" w:themeColor="text1"/>
          <w:sz w:val="24"/>
        </w:rPr>
        <w:fldChar w:fldCharType="separate"/>
      </w:r>
      <w:r w:rsidR="004B0CBF">
        <w:rPr>
          <w:rFonts w:ascii="Times New Roman" w:hAnsi="Times New Roman" w:cs="Times New Roman"/>
          <w:noProof/>
          <w:color w:val="000000" w:themeColor="text1"/>
          <w:sz w:val="24"/>
        </w:rPr>
        <w:t>[43, 44]</w:t>
      </w:r>
      <w:r w:rsidR="00BB7315"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t>.</w:t>
      </w:r>
      <w:r w:rsidR="00660300" w:rsidRPr="005556E9">
        <w:rPr>
          <w:rFonts w:ascii="Times New Roman" w:hAnsi="Times New Roman" w:cs="Times New Roman"/>
          <w:color w:val="000000" w:themeColor="text1"/>
          <w:sz w:val="24"/>
        </w:rPr>
        <w:t xml:space="preserve"> </w:t>
      </w:r>
    </w:p>
    <w:p w14:paraId="45EC98C5" w14:textId="195B7A74" w:rsidR="00E45630" w:rsidRPr="005556E9" w:rsidRDefault="001022B7" w:rsidP="00680D05">
      <w:pPr>
        <w:spacing w:line="480" w:lineRule="auto"/>
        <w:rPr>
          <w:rFonts w:ascii="Times New Roman" w:hAnsi="Times New Roman" w:cs="Times New Roman"/>
          <w:color w:val="000000" w:themeColor="text1"/>
          <w:sz w:val="24"/>
        </w:rPr>
      </w:pPr>
      <w:r w:rsidRPr="005556E9">
        <w:rPr>
          <w:rFonts w:ascii="Times New Roman" w:hAnsi="Times New Roman" w:cs="Times New Roman" w:hint="eastAsia"/>
          <w:color w:val="000000" w:themeColor="text1"/>
          <w:sz w:val="24"/>
        </w:rPr>
        <w:t>Princ</w:t>
      </w:r>
      <w:r w:rsidRPr="005556E9">
        <w:rPr>
          <w:rFonts w:ascii="Times New Roman" w:hAnsi="Times New Roman" w:cs="Times New Roman"/>
          <w:color w:val="000000" w:themeColor="text1"/>
          <w:sz w:val="24"/>
        </w:rPr>
        <w:t>iple coordinates analysis</w:t>
      </w:r>
      <w:r w:rsidR="008B45A1"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color w:val="000000" w:themeColor="text1"/>
          <w:sz w:val="24"/>
        </w:rPr>
        <w:t>was used to predict and visualize the genetic distance and relativity of gut microbiome from collected fecal samples</w:t>
      </w:r>
      <w:r w:rsidR="00CF6156" w:rsidRPr="005556E9">
        <w:rPr>
          <w:rFonts w:ascii="Times New Roman" w:hAnsi="Times New Roman" w:cs="Times New Roman"/>
          <w:color w:val="000000" w:themeColor="text1"/>
          <w:sz w:val="24"/>
        </w:rPr>
        <w:t xml:space="preserve"> using pairwise </w:t>
      </w:r>
      <w:proofErr w:type="spellStart"/>
      <w:r w:rsidR="00CF6156" w:rsidRPr="005556E9">
        <w:rPr>
          <w:rFonts w:ascii="Times New Roman" w:hAnsi="Times New Roman" w:cs="Times New Roman"/>
          <w:color w:val="000000" w:themeColor="text1"/>
          <w:sz w:val="24"/>
        </w:rPr>
        <w:t>Permoanova</w:t>
      </w:r>
      <w:proofErr w:type="spellEnd"/>
      <w:r w:rsidR="00CF6156" w:rsidRPr="005556E9">
        <w:rPr>
          <w:rFonts w:ascii="Times New Roman" w:hAnsi="Times New Roman" w:cs="Times New Roman"/>
          <w:color w:val="000000" w:themeColor="text1"/>
          <w:sz w:val="24"/>
        </w:rPr>
        <w:t xml:space="preserve"> test</w:t>
      </w:r>
      <w:r w:rsidR="00E45630"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b/>
          <w:bCs/>
          <w:color w:val="000000" w:themeColor="text1"/>
          <w:sz w:val="24"/>
        </w:rPr>
        <w:t>Fig. 3</w:t>
      </w:r>
      <w:r w:rsidR="00E45630" w:rsidRPr="005556E9">
        <w:rPr>
          <w:rFonts w:ascii="Times New Roman" w:hAnsi="Times New Roman" w:cs="Times New Roman"/>
          <w:color w:val="000000" w:themeColor="text1"/>
          <w:sz w:val="24"/>
        </w:rPr>
        <w:t xml:space="preserve">). There is a strong </w:t>
      </w:r>
      <w:r w:rsidR="002D5CB1" w:rsidRPr="005556E9">
        <w:rPr>
          <w:rFonts w:ascii="Times New Roman" w:hAnsi="Times New Roman" w:cs="Times New Roman"/>
          <w:color w:val="000000" w:themeColor="text1"/>
          <w:sz w:val="24"/>
        </w:rPr>
        <w:t>association between gut microbiome and host genotype at all taxonomic levels</w:t>
      </w:r>
      <w:r w:rsidR="00F12A5C" w:rsidRPr="005556E9">
        <w:rPr>
          <w:rFonts w:ascii="Times New Roman" w:hAnsi="Times New Roman" w:cs="Times New Roman"/>
          <w:color w:val="000000" w:themeColor="text1"/>
          <w:sz w:val="24"/>
        </w:rPr>
        <w:t xml:space="preserve"> (</w:t>
      </w:r>
      <w:r w:rsidR="00F12A5C" w:rsidRPr="005556E9">
        <w:rPr>
          <w:rFonts w:ascii="Times New Roman" w:hAnsi="Times New Roman" w:cs="Times New Roman"/>
          <w:b/>
          <w:bCs/>
          <w:color w:val="000000" w:themeColor="text1"/>
          <w:sz w:val="24"/>
        </w:rPr>
        <w:t>Fig.3 A-D</w:t>
      </w:r>
      <w:r w:rsidR="00F12A5C"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 followed by some effect of diet in the WT group on genus level</w:t>
      </w:r>
      <w:r w:rsidR="001541C2" w:rsidRPr="005556E9">
        <w:rPr>
          <w:rFonts w:ascii="Times New Roman" w:hAnsi="Times New Roman" w:cs="Times New Roman"/>
          <w:color w:val="000000" w:themeColor="text1"/>
          <w:sz w:val="24"/>
        </w:rPr>
        <w:t xml:space="preserve"> (</w:t>
      </w:r>
      <w:r w:rsidR="001541C2" w:rsidRPr="005556E9">
        <w:rPr>
          <w:rFonts w:ascii="Times New Roman" w:hAnsi="Times New Roman" w:cs="Times New Roman"/>
          <w:b/>
          <w:bCs/>
          <w:color w:val="000000" w:themeColor="text1"/>
          <w:sz w:val="24"/>
        </w:rPr>
        <w:t>Fig. 3C</w:t>
      </w:r>
      <w:r w:rsidR="001541C2"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w:t>
      </w:r>
      <w:r w:rsidR="00E45630" w:rsidRPr="005556E9">
        <w:rPr>
          <w:rFonts w:ascii="Times New Roman" w:hAnsi="Times New Roman" w:cs="Times New Roman"/>
          <w:color w:val="000000" w:themeColor="text1"/>
          <w:sz w:val="24"/>
        </w:rPr>
        <w:t xml:space="preserve"> </w:t>
      </w:r>
    </w:p>
    <w:p w14:paraId="7714EE9E" w14:textId="77777777" w:rsidR="000C76CC" w:rsidRDefault="000C76CC" w:rsidP="00680D05">
      <w:pPr>
        <w:spacing w:line="480" w:lineRule="auto"/>
        <w:rPr>
          <w:rFonts w:ascii="Times New Roman" w:hAnsi="Times New Roman" w:cs="Times New Roman"/>
          <w:sz w:val="24"/>
        </w:rPr>
      </w:pPr>
    </w:p>
    <w:p w14:paraId="32BF906C" w14:textId="05CFC834" w:rsidR="000C76CC" w:rsidRDefault="000C76CC" w:rsidP="00680D05">
      <w:pPr>
        <w:pStyle w:val="Heading2"/>
        <w:spacing w:line="480" w:lineRule="auto"/>
      </w:pPr>
      <w:bookmarkStart w:id="23" w:name="_Toc69294832"/>
      <w:bookmarkStart w:id="24" w:name="_Toc76818027"/>
      <w:r w:rsidRPr="007F3B3D">
        <w:t>3.</w:t>
      </w:r>
      <w:r>
        <w:t>2</w:t>
      </w:r>
      <w:r w:rsidRPr="007F3B3D">
        <w:t xml:space="preserve"> Dietary PEITC induce</w:t>
      </w:r>
      <w:r>
        <w:t>d</w:t>
      </w:r>
      <w:r w:rsidRPr="007F3B3D">
        <w:t xml:space="preserve"> gut microbiota changes</w:t>
      </w:r>
      <w:r>
        <w:t xml:space="preserve">: </w:t>
      </w:r>
      <w:r w:rsidRPr="007F3B3D">
        <w:t>bacterial identification</w:t>
      </w:r>
      <w:bookmarkEnd w:id="23"/>
      <w:bookmarkEnd w:id="24"/>
    </w:p>
    <w:p w14:paraId="0F401B21" w14:textId="77777777" w:rsidR="000B4D88" w:rsidRPr="000B4D88" w:rsidRDefault="000B4D88" w:rsidP="00680D05">
      <w:pPr>
        <w:spacing w:line="480" w:lineRule="auto"/>
      </w:pPr>
    </w:p>
    <w:p w14:paraId="1511D77F" w14:textId="5E94C2CB" w:rsidR="00DF48DA" w:rsidRPr="00206A77" w:rsidRDefault="00E50462" w:rsidP="00680D05">
      <w:pPr>
        <w:spacing w:line="48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w:t>
      </w:r>
      <w:r w:rsidR="00396811" w:rsidRPr="006A34AB">
        <w:rPr>
          <w:rFonts w:ascii="Times New Roman" w:hAnsi="Times New Roman" w:cs="Times New Roman" w:hint="eastAsia"/>
          <w:color w:val="000000" w:themeColor="text1"/>
          <w:sz w:val="24"/>
        </w:rPr>
        <w:lastRenderedPageBreak/>
        <w:t xml:space="preserve">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C74076">
        <w:rPr>
          <w:rFonts w:ascii="Times New Roman" w:hAnsi="Times New Roman" w:cs="Times New Roman"/>
          <w:sz w:val="24"/>
        </w:rPr>
        <w:t>were</w:t>
      </w:r>
      <w:proofErr w:type="gramEnd"/>
      <w:r w:rsidR="00996667" w:rsidRPr="00C74076">
        <w:rPr>
          <w:rFonts w:ascii="Times New Roman" w:hAnsi="Times New Roman" w:cs="Times New Roman"/>
          <w:sz w:val="24"/>
        </w:rPr>
        <w:t xml:space="preserv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80D05">
      <w:pPr>
        <w:spacing w:line="480" w:lineRule="auto"/>
        <w:rPr>
          <w:rFonts w:ascii="Times New Roman" w:hAnsi="Times New Roman" w:cs="Times New Roman"/>
          <w:sz w:val="24"/>
        </w:rPr>
      </w:pPr>
    </w:p>
    <w:p w14:paraId="497B0FB4" w14:textId="592A6D05" w:rsidR="00F033E5" w:rsidRDefault="007F3B3D" w:rsidP="00680D05">
      <w:pPr>
        <w:pStyle w:val="Heading2"/>
        <w:spacing w:line="480" w:lineRule="auto"/>
      </w:pPr>
      <w:bookmarkStart w:id="25" w:name="_Toc69294833"/>
      <w:bookmarkStart w:id="26" w:name="_Toc76818028"/>
      <w:r w:rsidRPr="007F3B3D">
        <w:t>3.</w:t>
      </w:r>
      <w:r w:rsidR="00B1548B">
        <w:t>3</w:t>
      </w:r>
      <w:r w:rsidRPr="007F3B3D">
        <w:t xml:space="preserve"> </w:t>
      </w:r>
      <w:r w:rsidR="000915FE">
        <w:t>G</w:t>
      </w:r>
      <w:r w:rsidR="00F033E5" w:rsidRPr="007F3B3D">
        <w:t xml:space="preserve">ut microbiota </w:t>
      </w:r>
      <w:r w:rsidR="000915FE">
        <w:t xml:space="preserve">profiles altered </w:t>
      </w:r>
      <w:r w:rsidR="00F033E5" w:rsidRPr="007F3B3D">
        <w:t xml:space="preserve">between </w:t>
      </w:r>
      <w:r w:rsidR="000915FE">
        <w:t xml:space="preserve">Nrf2 KO and WT </w:t>
      </w:r>
      <w:r w:rsidR="00F033E5" w:rsidRPr="007F3B3D">
        <w:t>genotypes</w:t>
      </w:r>
      <w:bookmarkEnd w:id="25"/>
      <w:bookmarkEnd w:id="26"/>
    </w:p>
    <w:p w14:paraId="37BE6800" w14:textId="0C01D731" w:rsidR="00F3196A" w:rsidRDefault="00F3196A" w:rsidP="00680D05">
      <w:pPr>
        <w:spacing w:line="480" w:lineRule="auto"/>
        <w:rPr>
          <w:rFonts w:ascii="Times New Roman" w:hAnsi="Times New Roman" w:cs="Times New Roman"/>
          <w:sz w:val="24"/>
        </w:rPr>
      </w:pPr>
    </w:p>
    <w:p w14:paraId="3DA9266D" w14:textId="1DE54E10" w:rsidR="006823EC" w:rsidRDefault="006823EC" w:rsidP="00680D05">
      <w:pPr>
        <w:pStyle w:val="Heading2"/>
        <w:spacing w:line="480" w:lineRule="auto"/>
      </w:pPr>
      <w:bookmarkStart w:id="27" w:name="_Toc69294834"/>
      <w:bookmarkStart w:id="28" w:name="_Toc76818029"/>
      <w:r w:rsidRPr="009D04D4">
        <w:t xml:space="preserve">3.4 </w:t>
      </w:r>
      <w:r w:rsidRPr="009D04D4">
        <w:rPr>
          <w:i/>
          <w:iCs/>
        </w:rPr>
        <w:t>Bacteroidetes</w:t>
      </w:r>
      <w:r w:rsidRPr="009D04D4">
        <w:t>/</w:t>
      </w:r>
      <w:r w:rsidRPr="009D04D4">
        <w:rPr>
          <w:i/>
          <w:iCs/>
        </w:rPr>
        <w:t>Firmicutes</w:t>
      </w:r>
      <w:r w:rsidRPr="009D04D4">
        <w:t xml:space="preserve"> ratio </w:t>
      </w:r>
      <w:r w:rsidR="00F46EFF" w:rsidRPr="009D04D4">
        <w:t xml:space="preserve">altering by genotype, </w:t>
      </w:r>
      <w:proofErr w:type="gramStart"/>
      <w:r w:rsidR="00F46EFF" w:rsidRPr="009D04D4">
        <w:t>time</w:t>
      </w:r>
      <w:proofErr w:type="gramEnd"/>
      <w:r w:rsidR="00F46EFF" w:rsidRPr="009D04D4">
        <w:t xml:space="preserve"> and dietary treatment</w:t>
      </w:r>
      <w:bookmarkEnd w:id="27"/>
      <w:bookmarkEnd w:id="28"/>
    </w:p>
    <w:p w14:paraId="00F09043" w14:textId="77777777" w:rsidR="000B4D88" w:rsidRPr="000B4D88" w:rsidRDefault="000B4D88" w:rsidP="00680D05">
      <w:pPr>
        <w:spacing w:line="480" w:lineRule="auto"/>
      </w:pPr>
    </w:p>
    <w:p w14:paraId="0554ECE8" w14:textId="7C9E3BF3" w:rsidR="00F46EFF" w:rsidRPr="009D04D4" w:rsidRDefault="00F46EFF" w:rsidP="00680D05">
      <w:pPr>
        <w:spacing w:line="48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Q4PC9SZWNOdW0+PERpc3BsYXlUZXh0Pls0NSwgNDZdPC9EaXNwbGF5VGV4dD48cmVj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Lb2xpYWRhPC9BdXRob3I+PFllYXI+MjAxNzwvWWVhcj48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4B0CBF">
        <w:rPr>
          <w:rFonts w:ascii="Times New Roman" w:hAnsi="Times New Roman" w:cs="Times New Roman"/>
          <w:noProof/>
          <w:sz w:val="24"/>
        </w:rPr>
        <w:t>[45, 46]</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lastRenderedPageBreak/>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80D05">
      <w:pPr>
        <w:spacing w:line="480" w:lineRule="auto"/>
        <w:rPr>
          <w:rFonts w:ascii="Times New Roman" w:hAnsi="Times New Roman" w:cs="Times New Roman"/>
          <w:sz w:val="24"/>
        </w:rPr>
      </w:pPr>
    </w:p>
    <w:p w14:paraId="2D7EB0BB" w14:textId="47E56E57" w:rsidR="001107E8" w:rsidRDefault="001107E8" w:rsidP="00680D05">
      <w:pPr>
        <w:pStyle w:val="Heading2"/>
        <w:spacing w:line="480" w:lineRule="auto"/>
      </w:pPr>
      <w:bookmarkStart w:id="29" w:name="_Toc76818030"/>
      <w:r w:rsidRPr="007F3B3D">
        <w:t>3.</w:t>
      </w:r>
      <w:r>
        <w:t>5</w:t>
      </w:r>
      <w:r w:rsidRPr="007F3B3D">
        <w:t xml:space="preserve"> </w:t>
      </w:r>
      <w:r w:rsidRPr="001107E8">
        <w:t>PEITC and cranberry feeding partially reverse the DSS-induced changes in fecal metabolome</w:t>
      </w:r>
      <w:bookmarkEnd w:id="29"/>
    </w:p>
    <w:p w14:paraId="30D8EFE0" w14:textId="6A9AFE69" w:rsidR="001107E8" w:rsidRDefault="00A66904" w:rsidP="00680D05">
      <w:pPr>
        <w:spacing w:line="480" w:lineRule="auto"/>
        <w:rPr>
          <w:rFonts w:ascii="Times New Roman" w:hAnsi="Times New Roman" w:cs="Times New Roman"/>
          <w:sz w:val="24"/>
        </w:rPr>
      </w:pPr>
      <w:r>
        <w:rPr>
          <w:rFonts w:ascii="Times New Roman" w:hAnsi="Times New Roman" w:cs="Times New Roman"/>
          <w:sz w:val="24"/>
        </w:rPr>
        <w:t>M</w:t>
      </w:r>
      <w:r w:rsidR="00E64AEE" w:rsidRPr="001107E8">
        <w:rPr>
          <w:rFonts w:ascii="Times New Roman" w:hAnsi="Times New Roman" w:cs="Times New Roman"/>
          <w:sz w:val="24"/>
        </w:rPr>
        <w:t xml:space="preserve">etabolomics profiles of </w:t>
      </w:r>
      <w:r w:rsidRPr="001107E8">
        <w:rPr>
          <w:rFonts w:ascii="Times New Roman" w:hAnsi="Times New Roman" w:cs="Times New Roman"/>
          <w:sz w:val="24"/>
        </w:rPr>
        <w:t>DSS, DSS</w:t>
      </w:r>
      <w:r>
        <w:rPr>
          <w:rFonts w:ascii="Times New Roman" w:hAnsi="Times New Roman" w:cs="Times New Roman"/>
          <w:sz w:val="24"/>
        </w:rPr>
        <w:t xml:space="preserve"> </w:t>
      </w:r>
      <w:r w:rsidRPr="001107E8">
        <w:rPr>
          <w:rFonts w:ascii="Times New Roman" w:hAnsi="Times New Roman" w:cs="Times New Roman"/>
          <w:sz w:val="24"/>
        </w:rPr>
        <w:t>+</w:t>
      </w:r>
      <w:r>
        <w:rPr>
          <w:rFonts w:ascii="Times New Roman" w:hAnsi="Times New Roman" w:cs="Times New Roman"/>
          <w:sz w:val="24"/>
        </w:rPr>
        <w:t xml:space="preserve"> </w:t>
      </w:r>
      <w:r w:rsidRPr="001107E8">
        <w:rPr>
          <w:rFonts w:ascii="Times New Roman" w:hAnsi="Times New Roman" w:cs="Times New Roman"/>
          <w:sz w:val="24"/>
        </w:rPr>
        <w:t>PEITC, and DSS</w:t>
      </w:r>
      <w:r>
        <w:rPr>
          <w:rFonts w:ascii="Times New Roman" w:hAnsi="Times New Roman" w:cs="Times New Roman"/>
          <w:sz w:val="24"/>
        </w:rPr>
        <w:t xml:space="preserve"> + C</w:t>
      </w:r>
      <w:r w:rsidRPr="001107E8">
        <w:rPr>
          <w:rFonts w:ascii="Times New Roman" w:hAnsi="Times New Roman" w:cs="Times New Roman"/>
          <w:sz w:val="24"/>
        </w:rPr>
        <w:t>ranberry treatment</w:t>
      </w:r>
      <w:r>
        <w:rPr>
          <w:rFonts w:ascii="Times New Roman" w:hAnsi="Times New Roman" w:cs="Times New Roman"/>
          <w:sz w:val="24"/>
        </w:rPr>
        <w:t xml:space="preserve"> group </w:t>
      </w:r>
      <w:r w:rsidR="00E64AEE" w:rsidRPr="001107E8">
        <w:rPr>
          <w:rFonts w:ascii="Times New Roman" w:hAnsi="Times New Roman" w:cs="Times New Roman"/>
          <w:sz w:val="24"/>
        </w:rPr>
        <w:t>fecal samples collected at week</w:t>
      </w:r>
      <w:r>
        <w:rPr>
          <w:rFonts w:ascii="Times New Roman" w:hAnsi="Times New Roman" w:cs="Times New Roman"/>
          <w:sz w:val="24"/>
        </w:rPr>
        <w:t>s</w:t>
      </w:r>
      <w:r w:rsidR="00E64AEE" w:rsidRPr="001107E8">
        <w:rPr>
          <w:rFonts w:ascii="Times New Roman" w:hAnsi="Times New Roman" w:cs="Times New Roman"/>
          <w:sz w:val="24"/>
        </w:rPr>
        <w:t xml:space="preserve"> 2 and 6 were analyzed and the concentrations of </w:t>
      </w:r>
      <w:r w:rsidR="00A90982" w:rsidRPr="001107E8">
        <w:rPr>
          <w:rFonts w:ascii="Times New Roman" w:hAnsi="Times New Roman" w:cs="Times New Roman"/>
          <w:sz w:val="24"/>
        </w:rPr>
        <w:t>free amino acids</w:t>
      </w:r>
      <w:r w:rsidR="00A90982">
        <w:rPr>
          <w:rFonts w:ascii="Times New Roman" w:hAnsi="Times New Roman" w:cs="Times New Roman"/>
          <w:sz w:val="24"/>
        </w:rPr>
        <w:t>,</w:t>
      </w:r>
      <w:r w:rsidR="00A90982" w:rsidRPr="001107E8">
        <w:rPr>
          <w:rFonts w:ascii="Times New Roman" w:hAnsi="Times New Roman" w:cs="Times New Roman"/>
          <w:sz w:val="24"/>
        </w:rPr>
        <w:t xml:space="preserve"> bile acids</w:t>
      </w:r>
      <w:r w:rsidR="00A90982">
        <w:rPr>
          <w:rFonts w:ascii="Times New Roman" w:hAnsi="Times New Roman" w:cs="Times New Roman"/>
          <w:sz w:val="24"/>
        </w:rPr>
        <w:t xml:space="preserve"> and </w:t>
      </w:r>
      <w:r w:rsidR="00E64AEE" w:rsidRPr="001107E8">
        <w:rPr>
          <w:rFonts w:ascii="Times New Roman" w:hAnsi="Times New Roman" w:cs="Times New Roman"/>
          <w:sz w:val="24"/>
        </w:rPr>
        <w:t>short-chain fatty acids (SCFA)</w:t>
      </w:r>
      <w:r w:rsidR="00A90982">
        <w:rPr>
          <w:rFonts w:ascii="Times New Roman" w:hAnsi="Times New Roman" w:cs="Times New Roman"/>
          <w:sz w:val="24"/>
        </w:rPr>
        <w:t xml:space="preserve"> </w:t>
      </w:r>
      <w:r w:rsidR="00E64AEE" w:rsidRPr="001107E8">
        <w:rPr>
          <w:rFonts w:ascii="Times New Roman" w:hAnsi="Times New Roman" w:cs="Times New Roman"/>
          <w:sz w:val="24"/>
        </w:rPr>
        <w:t>were quantified</w:t>
      </w:r>
      <w:r w:rsidR="001107E8">
        <w:rPr>
          <w:rFonts w:ascii="Times New Roman" w:hAnsi="Times New Roman" w:cs="Times New Roman"/>
          <w:sz w:val="24"/>
        </w:rPr>
        <w:t xml:space="preserve"> (Experiment 3 only)</w:t>
      </w:r>
      <w:r w:rsidR="00E64AEE" w:rsidRPr="001107E8">
        <w:rPr>
          <w:rFonts w:ascii="Times New Roman" w:hAnsi="Times New Roman" w:cs="Times New Roman"/>
          <w:sz w:val="24"/>
        </w:rPr>
        <w:t xml:space="preserve">. </w:t>
      </w:r>
    </w:p>
    <w:p w14:paraId="55AA238D" w14:textId="7C9BC97F" w:rsidR="00C1343A" w:rsidRDefault="00D7554B" w:rsidP="00680D05">
      <w:pPr>
        <w:spacing w:line="480" w:lineRule="auto"/>
        <w:rPr>
          <w:rFonts w:ascii="Times New Roman" w:hAnsi="Times New Roman" w:cs="Times New Roman"/>
          <w:sz w:val="24"/>
        </w:rPr>
      </w:pPr>
      <w:r>
        <w:rPr>
          <w:rFonts w:ascii="Times New Roman" w:hAnsi="Times New Roman" w:cs="Times New Roman"/>
          <w:sz w:val="24"/>
        </w:rPr>
        <w:t xml:space="preserve">Principal components analysis showed that </w:t>
      </w:r>
      <w:r w:rsidR="00BB7257">
        <w:rPr>
          <w:rFonts w:ascii="Times New Roman" w:hAnsi="Times New Roman" w:cs="Times New Roman"/>
          <w:sz w:val="24"/>
        </w:rPr>
        <w:t xml:space="preserve">overall </w:t>
      </w:r>
      <w:r>
        <w:rPr>
          <w:rFonts w:ascii="Times New Roman" w:hAnsi="Times New Roman" w:cs="Times New Roman"/>
          <w:sz w:val="24"/>
        </w:rPr>
        <w:t xml:space="preserve">levels of </w:t>
      </w:r>
      <w:proofErr w:type="gramStart"/>
      <w:r w:rsidR="00833F72">
        <w:rPr>
          <w:rFonts w:ascii="Times New Roman" w:hAnsi="Times New Roman" w:cs="Times New Roman"/>
          <w:sz w:val="24"/>
        </w:rPr>
        <w:t>all</w:t>
      </w:r>
      <w:proofErr w:type="gramEnd"/>
      <w:r>
        <w:rPr>
          <w:rFonts w:ascii="Times New Roman" w:hAnsi="Times New Roman" w:cs="Times New Roman"/>
          <w:sz w:val="24"/>
        </w:rPr>
        <w:t xml:space="preserve"> but one (</w:t>
      </w:r>
      <w:r w:rsidRPr="00D7554B">
        <w:rPr>
          <w:rFonts w:ascii="Times New Roman" w:hAnsi="Times New Roman" w:cs="Times New Roman"/>
          <w:i/>
          <w:iCs/>
          <w:sz w:val="24"/>
        </w:rPr>
        <w:t>taurine</w:t>
      </w:r>
      <w:r>
        <w:rPr>
          <w:rFonts w:ascii="Times New Roman" w:hAnsi="Times New Roman" w:cs="Times New Roman"/>
          <w:sz w:val="24"/>
        </w:rPr>
        <w:t>) amino acids were elevated in the Cranberry diet group</w:t>
      </w:r>
      <w:r w:rsidR="00833F72">
        <w:rPr>
          <w:rFonts w:ascii="Times New Roman" w:hAnsi="Times New Roman" w:cs="Times New Roman"/>
          <w:sz w:val="24"/>
        </w:rPr>
        <w:t xml:space="preserve"> (Figure 4a).</w:t>
      </w:r>
      <w:r w:rsidR="00C1343A">
        <w:rPr>
          <w:rFonts w:ascii="Times New Roman" w:hAnsi="Times New Roman" w:cs="Times New Roman"/>
          <w:sz w:val="24"/>
        </w:rPr>
        <w:t xml:space="preserve"> However, for bile acids genotype </w:t>
      </w:r>
      <w:r w:rsidR="00A93C4E">
        <w:rPr>
          <w:rFonts w:ascii="Times New Roman" w:hAnsi="Times New Roman" w:cs="Times New Roman"/>
          <w:sz w:val="24"/>
        </w:rPr>
        <w:t xml:space="preserve">rather than diet </w:t>
      </w:r>
      <w:r w:rsidR="00C1343A">
        <w:rPr>
          <w:rFonts w:ascii="Times New Roman" w:hAnsi="Times New Roman" w:cs="Times New Roman"/>
          <w:sz w:val="24"/>
        </w:rPr>
        <w:t xml:space="preserve">played a bigger role, with higher production of all bile acids in the </w:t>
      </w:r>
      <w:proofErr w:type="spellStart"/>
      <w:r w:rsidR="00C1343A">
        <w:rPr>
          <w:rFonts w:ascii="Times New Roman" w:hAnsi="Times New Roman" w:cs="Times New Roman"/>
          <w:sz w:val="24"/>
        </w:rPr>
        <w:t>Nrf</w:t>
      </w:r>
      <w:proofErr w:type="spellEnd"/>
      <w:r w:rsidR="00C1343A">
        <w:rPr>
          <w:rFonts w:ascii="Times New Roman" w:hAnsi="Times New Roman" w:cs="Times New Roman"/>
          <w:sz w:val="24"/>
        </w:rPr>
        <w:t xml:space="preserve"> KO and especially</w:t>
      </w:r>
      <w:r w:rsidR="00A93C4E">
        <w:rPr>
          <w:rFonts w:ascii="Times New Roman" w:hAnsi="Times New Roman" w:cs="Times New Roman"/>
          <w:sz w:val="24"/>
        </w:rPr>
        <w:t xml:space="preserve"> increase of</w:t>
      </w:r>
      <w:r w:rsidR="00C1343A">
        <w:rPr>
          <w:rFonts w:ascii="Times New Roman" w:hAnsi="Times New Roman" w:cs="Times New Roman"/>
          <w:sz w:val="24"/>
        </w:rPr>
        <w:t xml:space="preserve"> LCA, DCA, MCA, CDCA, GDCA and GCDCA driving the separation between the two genotypes</w:t>
      </w:r>
      <w:r w:rsidR="00A93C4E">
        <w:rPr>
          <w:rFonts w:ascii="Times New Roman" w:hAnsi="Times New Roman" w:cs="Times New Roman"/>
          <w:sz w:val="24"/>
        </w:rPr>
        <w:t xml:space="preserve"> (Fig</w:t>
      </w:r>
      <w:r w:rsidR="001F036B">
        <w:rPr>
          <w:rFonts w:ascii="Times New Roman" w:hAnsi="Times New Roman" w:cs="Times New Roman"/>
          <w:sz w:val="24"/>
        </w:rPr>
        <w:t>.</w:t>
      </w:r>
      <w:r w:rsidR="00A93C4E">
        <w:rPr>
          <w:rFonts w:ascii="Times New Roman" w:hAnsi="Times New Roman" w:cs="Times New Roman"/>
          <w:sz w:val="24"/>
        </w:rPr>
        <w:t xml:space="preserve"> 4 b and c). </w:t>
      </w:r>
    </w:p>
    <w:p w14:paraId="72468E75" w14:textId="4553ED62" w:rsidR="001E0FF9" w:rsidRDefault="007F2B4F" w:rsidP="00680D05">
      <w:pPr>
        <w:spacing w:line="480" w:lineRule="auto"/>
        <w:rPr>
          <w:rFonts w:ascii="Times New Roman" w:hAnsi="Times New Roman" w:cs="Times New Roman"/>
          <w:sz w:val="24"/>
        </w:rPr>
      </w:pPr>
      <w:r>
        <w:rPr>
          <w:rFonts w:ascii="Times New Roman" w:hAnsi="Times New Roman" w:cs="Times New Roman"/>
          <w:sz w:val="24"/>
        </w:rPr>
        <w:t xml:space="preserve">Further PCA on combined metabolites data showed that, in general, concentration of all amino acids except for Taurine and most SCFA was higher while bile acid concentration was </w:t>
      </w:r>
      <w:proofErr w:type="gramStart"/>
      <w:r>
        <w:rPr>
          <w:rFonts w:ascii="Times New Roman" w:hAnsi="Times New Roman" w:cs="Times New Roman"/>
          <w:sz w:val="24"/>
        </w:rPr>
        <w:t>lower  in</w:t>
      </w:r>
      <w:proofErr w:type="gramEnd"/>
      <w:r>
        <w:rPr>
          <w:rFonts w:ascii="Times New Roman" w:hAnsi="Times New Roman" w:cs="Times New Roman"/>
          <w:sz w:val="24"/>
        </w:rPr>
        <w:t xml:space="preserve"> the </w:t>
      </w:r>
      <w:proofErr w:type="spellStart"/>
      <w:r>
        <w:rPr>
          <w:rFonts w:ascii="Times New Roman" w:hAnsi="Times New Roman" w:cs="Times New Roman"/>
          <w:sz w:val="24"/>
        </w:rPr>
        <w:t>DSS+Cranberry</w:t>
      </w:r>
      <w:proofErr w:type="spellEnd"/>
      <w:r>
        <w:rPr>
          <w:rFonts w:ascii="Times New Roman" w:hAnsi="Times New Roman" w:cs="Times New Roman"/>
          <w:sz w:val="24"/>
        </w:rPr>
        <w:t xml:space="preserve"> samples compared to the rest. The SCFA could be divided into 2 groups, with AA, BA, </w:t>
      </w:r>
      <w:proofErr w:type="gramStart"/>
      <w:r>
        <w:rPr>
          <w:rFonts w:ascii="Times New Roman" w:hAnsi="Times New Roman" w:cs="Times New Roman"/>
          <w:sz w:val="24"/>
        </w:rPr>
        <w:t>PA</w:t>
      </w:r>
      <w:proofErr w:type="gramEnd"/>
      <w:r>
        <w:rPr>
          <w:rFonts w:ascii="Times New Roman" w:hAnsi="Times New Roman" w:cs="Times New Roman"/>
          <w:sz w:val="24"/>
        </w:rPr>
        <w:t xml:space="preserve"> and VA </w:t>
      </w:r>
      <w:r w:rsidR="00484753">
        <w:rPr>
          <w:rFonts w:ascii="Times New Roman" w:hAnsi="Times New Roman" w:cs="Times New Roman"/>
          <w:sz w:val="24"/>
        </w:rPr>
        <w:t xml:space="preserve">directionally nearly orthogonal to the rest of the SCFAs in the principal components space (Figure </w:t>
      </w:r>
    </w:p>
    <w:p w14:paraId="5D40D8D2" w14:textId="0DC0EAC7" w:rsidR="00756267" w:rsidRPr="001107E8" w:rsidRDefault="00BA5FD1" w:rsidP="00680D05">
      <w:pPr>
        <w:spacing w:line="480" w:lineRule="auto"/>
        <w:rPr>
          <w:rFonts w:ascii="Times New Roman" w:hAnsi="Times New Roman" w:cs="Times New Roman"/>
          <w:sz w:val="24"/>
        </w:rPr>
      </w:pPr>
      <w:r>
        <w:rPr>
          <w:rFonts w:ascii="Times New Roman" w:hAnsi="Times New Roman" w:cs="Times New Roman"/>
          <w:sz w:val="24"/>
        </w:rPr>
        <w:t xml:space="preserve">Multinomial regression models were fitted to predict sample treatment and diet or genotype with principal components as predictors. The model with the first 3 principal components accurately </w:t>
      </w:r>
      <w:r>
        <w:rPr>
          <w:rFonts w:ascii="Times New Roman" w:hAnsi="Times New Roman" w:cs="Times New Roman"/>
          <w:sz w:val="24"/>
        </w:rPr>
        <w:lastRenderedPageBreak/>
        <w:t xml:space="preserve">classified 29 out of 48 samples (60.4%) by treatment/diet and the predictive power increased slow </w:t>
      </w:r>
      <w:r w:rsidR="00E7558B">
        <w:rPr>
          <w:rFonts w:ascii="Times New Roman" w:hAnsi="Times New Roman" w:cs="Times New Roman"/>
          <w:sz w:val="24"/>
        </w:rPr>
        <w:t>by adding mor</w:t>
      </w:r>
      <w:r w:rsidR="00605E87">
        <w:rPr>
          <w:rFonts w:ascii="Times New Roman" w:hAnsi="Times New Roman" w:cs="Times New Roman"/>
          <w:sz w:val="24"/>
        </w:rPr>
        <w:t>e</w:t>
      </w:r>
      <w:r w:rsidR="00E7558B">
        <w:rPr>
          <w:rFonts w:ascii="Times New Roman" w:hAnsi="Times New Roman" w:cs="Times New Roman"/>
          <w:sz w:val="24"/>
        </w:rPr>
        <w:t xml:space="preserve"> PC</w:t>
      </w:r>
      <w:r w:rsidR="00605E87">
        <w:rPr>
          <w:rFonts w:ascii="Times New Roman" w:hAnsi="Times New Roman" w:cs="Times New Roman"/>
          <w:sz w:val="24"/>
        </w:rPr>
        <w:t xml:space="preserve"> (Table 3)</w:t>
      </w:r>
      <w:r w:rsidR="00E7558B">
        <w:rPr>
          <w:rFonts w:ascii="Times New Roman" w:hAnsi="Times New Roman" w:cs="Times New Roman"/>
          <w:sz w:val="24"/>
        </w:rPr>
        <w:t>. However, the model predicting genotype correctly classified 34 out of 48 samples (70.8%) with just the first principal component</w:t>
      </w:r>
      <w:r w:rsidR="00605E87">
        <w:rPr>
          <w:rFonts w:ascii="Times New Roman" w:hAnsi="Times New Roman" w:cs="Times New Roman"/>
          <w:sz w:val="24"/>
        </w:rPr>
        <w:t xml:space="preserve"> (Table 4)</w:t>
      </w:r>
      <w:r w:rsidR="00E7558B">
        <w:rPr>
          <w:rFonts w:ascii="Times New Roman" w:hAnsi="Times New Roman" w:cs="Times New Roman"/>
          <w:sz w:val="24"/>
        </w:rPr>
        <w:t xml:space="preserve"> suggesting stronger separation of the samples by genotype. </w:t>
      </w:r>
    </w:p>
    <w:p w14:paraId="075CBD0F" w14:textId="0E0CDB11" w:rsidR="001F036B" w:rsidRPr="001107E8" w:rsidRDefault="001F036B" w:rsidP="00680D05">
      <w:pPr>
        <w:spacing w:line="480" w:lineRule="auto"/>
        <w:rPr>
          <w:rFonts w:ascii="Times New Roman" w:hAnsi="Times New Roman" w:cs="Times New Roman"/>
          <w:sz w:val="24"/>
        </w:rPr>
      </w:pPr>
      <w:r>
        <w:rPr>
          <w:rFonts w:ascii="Times New Roman" w:hAnsi="Times New Roman" w:cs="Times New Roman"/>
          <w:sz w:val="24"/>
        </w:rPr>
        <w:t xml:space="preserve">Examination of the metabolites individually showed that </w:t>
      </w:r>
      <w:r w:rsidRPr="001107E8">
        <w:rPr>
          <w:rFonts w:ascii="Times New Roman" w:hAnsi="Times New Roman" w:cs="Times New Roman"/>
          <w:sz w:val="24"/>
        </w:rPr>
        <w:t>DSS treatment altered</w:t>
      </w:r>
      <w:r>
        <w:rPr>
          <w:rFonts w:ascii="Times New Roman" w:hAnsi="Times New Roman" w:cs="Times New Roman"/>
          <w:sz w:val="24"/>
        </w:rPr>
        <w:t xml:space="preserve"> the production of </w:t>
      </w:r>
    </w:p>
    <w:p w14:paraId="202F0E37" w14:textId="21CC87D3" w:rsidR="00E64AEE" w:rsidRPr="009E4837" w:rsidRDefault="001F036B" w:rsidP="00680D05">
      <w:pPr>
        <w:spacing w:line="480" w:lineRule="auto"/>
        <w:rPr>
          <w:rFonts w:ascii="Times New Roman" w:hAnsi="Times New Roman" w:cs="Times New Roman"/>
          <w:sz w:val="24"/>
        </w:rPr>
      </w:pPr>
      <w:r>
        <w:rPr>
          <w:rFonts w:ascii="Times New Roman" w:hAnsi="Times New Roman" w:cs="Times New Roman"/>
          <w:sz w:val="24"/>
        </w:rPr>
        <w:t xml:space="preserve">Several of them </w:t>
      </w:r>
      <w:r w:rsidR="00E64AEE" w:rsidRPr="001107E8">
        <w:rPr>
          <w:rFonts w:ascii="Times New Roman" w:hAnsi="Times New Roman" w:cs="Times New Roman"/>
          <w:sz w:val="24"/>
        </w:rPr>
        <w:t xml:space="preserve">while PEITC and cranberry feeding reversed </w:t>
      </w:r>
      <w:r w:rsidR="00BB7257">
        <w:rPr>
          <w:rFonts w:ascii="Times New Roman" w:hAnsi="Times New Roman" w:cs="Times New Roman"/>
          <w:sz w:val="24"/>
        </w:rPr>
        <w:t>the changes</w:t>
      </w:r>
      <w:r w:rsidR="00E64AEE" w:rsidRPr="001107E8">
        <w:rPr>
          <w:rFonts w:ascii="Times New Roman" w:hAnsi="Times New Roman" w:cs="Times New Roman"/>
          <w:sz w:val="24"/>
        </w:rPr>
        <w:t xml:space="preserve"> (Fig. 8A). For example, DSS decreased the concentrations of many amino acids </w:t>
      </w:r>
      <w:r>
        <w:rPr>
          <w:rFonts w:ascii="Times New Roman" w:hAnsi="Times New Roman" w:cs="Times New Roman"/>
          <w:sz w:val="24"/>
        </w:rPr>
        <w:t>such as</w:t>
      </w:r>
      <w:r w:rsidR="00E64AEE" w:rsidRPr="001107E8">
        <w:rPr>
          <w:rFonts w:ascii="Times New Roman" w:hAnsi="Times New Roman" w:cs="Times New Roman"/>
          <w:sz w:val="24"/>
        </w:rPr>
        <w:t xml:space="preserve"> glutamate, phenylalanine, and proline, but PEITC and cranberry cotreatments prevented these decreases (Fig. </w:t>
      </w:r>
      <w:r>
        <w:rPr>
          <w:rFonts w:ascii="Times New Roman" w:hAnsi="Times New Roman" w:cs="Times New Roman"/>
          <w:sz w:val="24"/>
        </w:rPr>
        <w:t>6</w:t>
      </w:r>
      <w:r w:rsidR="00E64AEE" w:rsidRPr="001107E8">
        <w:rPr>
          <w:rFonts w:ascii="Times New Roman" w:hAnsi="Times New Roman" w:cs="Times New Roman"/>
          <w:sz w:val="24"/>
        </w:rPr>
        <w:t xml:space="preserve">B-D). Furthermore, PEITC and cranberry cotreatments reversed the DSS-induced increases of secondary bile acids, mainly deoxycholic acid (DCA), lithocholic acid (LCA), and muricholic acid (MCA) (Fig. </w:t>
      </w:r>
      <w:r>
        <w:rPr>
          <w:rFonts w:ascii="Times New Roman" w:hAnsi="Times New Roman" w:cs="Times New Roman"/>
          <w:sz w:val="24"/>
        </w:rPr>
        <w:t>6</w:t>
      </w:r>
      <w:r w:rsidR="00E64AEE" w:rsidRPr="001107E8">
        <w:rPr>
          <w:rFonts w:ascii="Times New Roman" w:hAnsi="Times New Roman" w:cs="Times New Roman"/>
          <w:sz w:val="24"/>
        </w:rPr>
        <w:t xml:space="preserve">E-G). In contrast, PEITC and cranberry cotreatments had limited effects on the DSS-induced changes in SCFA (Fig. 8H-J). Overall, these data indicated that PEITC and cranberry (rich in anthocyanins) </w:t>
      </w:r>
      <w:proofErr w:type="gramStart"/>
      <w:r w:rsidR="00E64AEE" w:rsidRPr="001107E8">
        <w:rPr>
          <w:rFonts w:ascii="Times New Roman" w:hAnsi="Times New Roman" w:cs="Times New Roman"/>
          <w:sz w:val="24"/>
        </w:rPr>
        <w:t>are capable of modulating</w:t>
      </w:r>
      <w:proofErr w:type="gramEnd"/>
      <w:r w:rsidR="00E64AEE" w:rsidRPr="001107E8">
        <w:rPr>
          <w:rFonts w:ascii="Times New Roman" w:hAnsi="Times New Roman" w:cs="Times New Roman"/>
          <w:sz w:val="24"/>
        </w:rPr>
        <w:t xml:space="preserve">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9A-I), which are </w:t>
      </w:r>
      <w:proofErr w:type="gramStart"/>
      <w:r w:rsidR="00E64AEE" w:rsidRPr="001107E8">
        <w:rPr>
          <w:rFonts w:ascii="Times New Roman" w:hAnsi="Times New Roman" w:cs="Times New Roman"/>
          <w:sz w:val="24"/>
        </w:rPr>
        <w:t>similar to</w:t>
      </w:r>
      <w:proofErr w:type="gramEnd"/>
      <w:r w:rsidR="00E64AEE" w:rsidRPr="001107E8">
        <w:rPr>
          <w:rFonts w:ascii="Times New Roman" w:hAnsi="Times New Roman" w:cs="Times New Roman"/>
          <w:sz w:val="24"/>
        </w:rPr>
        <w:t xml:space="preserve"> the metabolite profile of DSS-treated WT mice (Fig. </w:t>
      </w:r>
      <w:r>
        <w:rPr>
          <w:rFonts w:ascii="Times New Roman" w:hAnsi="Times New Roman" w:cs="Times New Roman"/>
          <w:sz w:val="24"/>
        </w:rPr>
        <w:t>7</w:t>
      </w:r>
      <w:r w:rsidR="00E64AEE" w:rsidRPr="001107E8">
        <w:rPr>
          <w:rFonts w:ascii="Times New Roman" w:hAnsi="Times New Roman" w:cs="Times New Roman"/>
          <w:sz w:val="24"/>
        </w:rPr>
        <w:t xml:space="preserve">). </w:t>
      </w:r>
    </w:p>
    <w:p w14:paraId="1FA9F937" w14:textId="27DB02A7" w:rsidR="00E65298" w:rsidRDefault="007F3B3D" w:rsidP="00680D05">
      <w:pPr>
        <w:pStyle w:val="Heading1"/>
        <w:spacing w:line="480" w:lineRule="auto"/>
      </w:pPr>
      <w:bookmarkStart w:id="30" w:name="_Toc69294835"/>
      <w:bookmarkStart w:id="31" w:name="_Toc76818031"/>
      <w:r w:rsidRPr="007F3B3D">
        <w:t xml:space="preserve">4. </w:t>
      </w:r>
      <w:r w:rsidR="00117F3B" w:rsidRPr="007F3B3D">
        <w:t>Discussion</w:t>
      </w:r>
      <w:bookmarkEnd w:id="30"/>
      <w:bookmarkEnd w:id="31"/>
    </w:p>
    <w:p w14:paraId="18018FDF" w14:textId="77777777" w:rsidR="000B4D88" w:rsidRPr="000B4D88" w:rsidRDefault="000B4D88" w:rsidP="00680D05">
      <w:pPr>
        <w:spacing w:line="480" w:lineRule="auto"/>
      </w:pPr>
    </w:p>
    <w:p w14:paraId="57020E79" w14:textId="22EC73C9" w:rsidR="00F50CBB" w:rsidRPr="0064193F" w:rsidRDefault="003A7CE9" w:rsidP="00680D05">
      <w:pPr>
        <w:spacing w:line="48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1PC9SZWNOdW0+PERpc3BsYXlUZXh0PlsyLTRdPC9EaXNwbGF5VGV4dD48cmVj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OS0xNzwvcGFnZXM+PHZvbHVtZT4yODwvdm9sdW1lPjxrZXl3b3Jkcz48a2V5d29yZD5iYWN0ZXJv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SYW1ha3Jpc2huYTwvQXV0aG9yPjxZZWFyPjIwMTM8L1ll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4B0CBF">
        <w:rPr>
          <w:rFonts w:ascii="Times New Roman" w:hAnsi="Times New Roman" w:cs="Times New Roman"/>
          <w:noProof/>
          <w:sz w:val="24"/>
        </w:rPr>
        <w:t>[2-4]</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w:t>
      </w:r>
      <w:r>
        <w:rPr>
          <w:rFonts w:ascii="Times New Roman" w:hAnsi="Times New Roman" w:cs="Times New Roman"/>
          <w:sz w:val="24"/>
        </w:rPr>
        <w:lastRenderedPageBreak/>
        <w:t xml:space="preserve">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ODwvUmVjTnVtPjxEaXNwbGF5VGV4dD5bNV08L0Rpc3BsYXlUZXh0PjxyZWNvcmQ+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zwv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HZWlybmFlcnQ8L0F1dGhvcj48WWVhcj4yMDE3PC9ZZWFy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4B0CBF">
        <w:rPr>
          <w:rFonts w:ascii="Times New Roman" w:hAnsi="Times New Roman" w:cs="Times New Roman"/>
          <w:noProof/>
          <w:sz w:val="24"/>
        </w:rPr>
        <w:t>[5]</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k8L1JlY051bT48RGlzcGxheVRleHQ+WzZdPC9EaXNwbGF5VGV4dD48cmVjb3JkPjxy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MZUJsYW5jPC9BdXRob3I+PFllYXI+MjAxMzwvWWVhcj48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4B0CBF">
        <w:rPr>
          <w:rFonts w:ascii="Times New Roman" w:hAnsi="Times New Roman" w:cs="Times New Roman"/>
          <w:noProof/>
          <w:sz w:val="24"/>
        </w:rPr>
        <w:t>[6]</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80D05">
      <w:pPr>
        <w:spacing w:line="480" w:lineRule="auto"/>
        <w:rPr>
          <w:rFonts w:ascii="Times New Roman" w:hAnsi="Times New Roman" w:cs="Times New Roman"/>
          <w:sz w:val="24"/>
        </w:rPr>
      </w:pPr>
    </w:p>
    <w:p w14:paraId="236AF350" w14:textId="44662430" w:rsidR="0007684F" w:rsidRDefault="00FB764B" w:rsidP="00680D05">
      <w:pPr>
        <w:spacing w:line="48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UwPC9SZWNOdW0+PERpc3BsYXlUZXh0Pls0NywgNDhdPC9EaXNwbGF5VGV4dD48cmVj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MYSBSZWF1PC9BdXRob3I+PFllYXI+MjAxODwvWWVhcj48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4B0CBF">
        <w:rPr>
          <w:rFonts w:ascii="Times New Roman" w:hAnsi="Times New Roman" w:cs="Times New Roman"/>
          <w:noProof/>
          <w:sz w:val="24"/>
        </w:rPr>
        <w:t>[47, 48]</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NTI8L1JlY051bT48RGlzcGxheVRleHQ+WzQ5LTUxXTwvRGlzcGxheVRleHQ+PHJlY29yZD48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</w:fldData>
        </w:fldChar>
      </w:r>
      <w:r w:rsidR="004B0CBF">
        <w:rPr>
          <w:rFonts w:ascii="Times New Roman" w:hAnsi="Times New Roman" w:cs="Times New Roman"/>
          <w:sz w:val="24"/>
        </w:rPr>
        <w:instrText xml:space="preserve"> ADDIN EN.CITE </w:instrText>
      </w:r>
      <w:r w:rsidR="004B0CBF">
        <w:rPr>
          <w:rFonts w:ascii="Times New Roman" w:hAnsi="Times New Roman" w:cs="Times New Roman"/>
          <w:sz w:val="24"/>
        </w:rPr>
        <w:fldChar w:fldCharType="begin">
          <w:fldData xml:space="preserve">PEVuZE5vdGU+PENpdGU+PEF1dGhvcj5RaW48L0F1dGhvcj48WWVhcj4yMDEwPC9ZZWFyPjxSZWNO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</w:fldData>
        </w:fldChar>
      </w:r>
      <w:r w:rsidR="004B0CBF">
        <w:rPr>
          <w:rFonts w:ascii="Times New Roman" w:hAnsi="Times New Roman" w:cs="Times New Roman"/>
          <w:sz w:val="24"/>
        </w:rPr>
        <w:instrText xml:space="preserve"> ADDIN EN.CITE.DATA </w:instrText>
      </w:r>
      <w:r w:rsidR="004B0CBF">
        <w:rPr>
          <w:rFonts w:ascii="Times New Roman" w:hAnsi="Times New Roman" w:cs="Times New Roman"/>
          <w:sz w:val="24"/>
        </w:rPr>
      </w:r>
      <w:r w:rsidR="004B0CBF">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4B0CBF">
        <w:rPr>
          <w:rFonts w:ascii="Times New Roman" w:hAnsi="Times New Roman" w:cs="Times New Roman"/>
          <w:noProof/>
          <w:sz w:val="24"/>
        </w:rPr>
        <w:t>[49-51]</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32"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32"/>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U1PC9SZWNOdW0+PERpc3BsYXlUZXh0Pls1Ml08L0Rpc3BsYXlUZXh0PjxyZWNvcmQ+PHJl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MeXJhPC9BdXRob3I+PFllYXI+MjAxMDwvWWVhcj48UmVj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4B0CBF">
        <w:rPr>
          <w:rFonts w:ascii="Times New Roman" w:hAnsi="Times New Roman" w:cs="Times New Roman"/>
          <w:iCs/>
          <w:noProof/>
          <w:sz w:val="24"/>
        </w:rPr>
        <w:t>[52]</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U2PC9SZWNOdW0+PERpc3BsYXlUZXh0Pls1M108L0Rpc3BsYXlUZXh0PjxyZWNvcmQ+PHJl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4A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IYWxsPC9BdXRob3I+PFllYXI+MjAxNzwvWWVhcj48UmVj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4B0CBF">
        <w:rPr>
          <w:rFonts w:ascii="Times New Roman" w:hAnsi="Times New Roman" w:cs="Times New Roman"/>
          <w:iCs/>
          <w:noProof/>
          <w:sz w:val="24"/>
        </w:rPr>
        <w:t>[53]</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w:t>
      </w:r>
      <w:r w:rsidR="00E435E5">
        <w:rPr>
          <w:rFonts w:ascii="Times New Roman" w:hAnsi="Times New Roman" w:cs="Times New Roman"/>
          <w:iCs/>
          <w:sz w:val="24"/>
        </w:rPr>
        <w:lastRenderedPageBreak/>
        <w:t xml:space="preserve">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r>
      <w:r w:rsidR="004B0CBF">
        <w:rPr>
          <w:rFonts w:ascii="Times New Roman" w:hAnsi="Times New Roman" w:cs="Times New Roman"/>
          <w:iCs/>
          <w:sz w:val="24"/>
        </w:rPr>
        <w:instrText xml:space="preserve"> ADDIN EN.CITE &lt;EndNote&gt;&lt;Cite&gt;&lt;Author&gt;Henke&lt;/Author&gt;&lt;Year&gt;2019&lt;/Year&gt;&lt;RecNum&gt;57&lt;/RecNum&gt;&lt;DisplayText&gt;[54]&lt;/DisplayText&gt;&lt;record&gt;&lt;rec-number&gt;57&lt;/rec-number&gt;&lt;foreign-keys&gt;&lt;key app="EN" db-id="9dsdtzfp4p50rge0araveae8zwawsz0svsa5" timestamp="1649349903"&gt;57&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301A0C" w:rsidRPr="007F3B3D">
        <w:rPr>
          <w:rFonts w:ascii="Times New Roman" w:hAnsi="Times New Roman" w:cs="Times New Roman"/>
          <w:iCs/>
          <w:sz w:val="24"/>
        </w:rPr>
        <w:fldChar w:fldCharType="separate"/>
      </w:r>
      <w:r w:rsidR="004B0CBF">
        <w:rPr>
          <w:rFonts w:ascii="Times New Roman" w:hAnsi="Times New Roman" w:cs="Times New Roman"/>
          <w:iCs/>
          <w:noProof/>
          <w:sz w:val="24"/>
        </w:rPr>
        <w:t>[54]</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w:t>
      </w:r>
      <w:proofErr w:type="spellStart"/>
      <w:r w:rsidR="00301A0C" w:rsidRPr="007F3B3D">
        <w:rPr>
          <w:rFonts w:ascii="Times New Roman" w:hAnsi="Times New Roman" w:cs="Times New Roman"/>
          <w:iCs/>
          <w:sz w:val="24"/>
        </w:rPr>
        <w:t>also</w:t>
      </w:r>
      <w:r w:rsidR="00E435E5">
        <w:rPr>
          <w:rFonts w:ascii="Times New Roman" w:hAnsi="Times New Roman" w:cs="Times New Roman"/>
          <w:iCs/>
          <w:sz w:val="24"/>
        </w:rPr>
        <w:t>been</w:t>
      </w:r>
      <w:proofErr w:type="spellEnd"/>
      <w:r w:rsidR="00E435E5">
        <w:rPr>
          <w:rFonts w:ascii="Times New Roman" w:hAnsi="Times New Roman" w:cs="Times New Roman"/>
          <w:iCs/>
          <w:sz w:val="24"/>
        </w:rPr>
        <w:t xml:space="preserve">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U4PC9SZWNOdW0+PERpc3BsYXlUZXh0Pls1NV08L0Rpc3BsYXlUZXh0PjxyZWNvcmQ+PHJl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DaHVhPC9BdXRob3I+PFllYXI+MjAxODwvWWVhcj48UmVj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4B0CBF">
        <w:rPr>
          <w:rFonts w:ascii="Times New Roman" w:hAnsi="Times New Roman" w:cs="Times New Roman"/>
          <w:iCs/>
          <w:noProof/>
          <w:sz w:val="24"/>
        </w:rPr>
        <w:t>[55]</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80D05">
      <w:pPr>
        <w:spacing w:line="480" w:lineRule="auto"/>
        <w:rPr>
          <w:rFonts w:ascii="Times New Roman" w:hAnsi="Times New Roman" w:cs="Times New Roman"/>
          <w:iCs/>
          <w:sz w:val="24"/>
        </w:rPr>
      </w:pPr>
    </w:p>
    <w:p w14:paraId="3F43C7F6" w14:textId="56586610" w:rsidR="0021490D" w:rsidRPr="007F3B3D" w:rsidRDefault="00AE6093" w:rsidP="00680D05">
      <w:pPr>
        <w:spacing w:line="48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U5PC9SZWNOdW0+PERpc3BsYXlUZXh0Pls1Ni01OV08L0Rpc3BsYXlUZXh0PjxyZWNv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Kb2huc29uPC9BdXRob3I+PFllYXI+MjAxNzwvWWVhcj48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4B0CBF">
        <w:rPr>
          <w:rFonts w:ascii="Times New Roman" w:hAnsi="Times New Roman" w:cs="Times New Roman"/>
          <w:iCs/>
          <w:noProof/>
          <w:sz w:val="24"/>
        </w:rPr>
        <w:t>[56-59]</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1B637DD3" w14:textId="18154921" w:rsidR="000B4D88" w:rsidRPr="007F3B3D" w:rsidRDefault="00076E6A" w:rsidP="00680D05">
      <w:pPr>
        <w:spacing w:line="48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w:t>
      </w:r>
      <w:r w:rsidR="00E648FA" w:rsidRPr="007F3B3D">
        <w:rPr>
          <w:rFonts w:ascii="Times New Roman" w:hAnsi="Times New Roman" w:cs="Times New Roman"/>
          <w:iCs/>
          <w:sz w:val="24"/>
        </w:rPr>
        <w:lastRenderedPageBreak/>
        <w:t xml:space="preserve">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4B0CBF">
        <w:rPr>
          <w:rFonts w:ascii="Times New Roman" w:hAnsi="Times New Roman" w:cs="Times New Roman"/>
          <w:iCs/>
          <w:sz w:val="24"/>
        </w:rPr>
        <w:instrText xml:space="preserve"> ADDIN EN.CITE &lt;EndNote&gt;&lt;Cite&gt;&lt;Author&gt;Hildebrand&lt;/Author&gt;&lt;Year&gt;2013&lt;/Year&gt;&lt;RecNum&gt;63&lt;/RecNum&gt;&lt;DisplayText&gt;[60]&lt;/DisplayText&gt;&lt;record&gt;&lt;rec-number&gt;63&lt;/rec-number&gt;&lt;foreign-keys&gt;&lt;key app="EN" db-id="9dsdtzfp4p50rge0araveae8zwawsz0svsa5" timestamp="1649349903"&gt;63&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4B0CBF">
        <w:rPr>
          <w:rFonts w:ascii="Times New Roman" w:hAnsi="Times New Roman" w:cs="Times New Roman"/>
          <w:iCs/>
          <w:noProof/>
          <w:sz w:val="24"/>
        </w:rPr>
        <w:t>[60]</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NjQ8L1JlY051bT48RGlzcGxheVRleHQ+WzYxLTYzXTwvRGlzcGxheVRleHQ+PHJl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Sb29wY2hhbmQ8L0F1dGhvcj48WWVhcj4yMDE1PC9ZZWFy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4B0CBF">
        <w:rPr>
          <w:rFonts w:ascii="Times New Roman" w:hAnsi="Times New Roman" w:cs="Times New Roman"/>
          <w:iCs/>
          <w:noProof/>
          <w:sz w:val="24"/>
        </w:rPr>
        <w:t>[61-63]</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2NzwvUmVjTnVtPjxEaXNwbGF5VGV4dD5bNjRdPC9EaXNwbGF5VGV4dD48cmVjb3Jk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</w:fldData>
        </w:fldChar>
      </w:r>
      <w:r w:rsidR="004B0CBF">
        <w:rPr>
          <w:rFonts w:ascii="Times New Roman" w:hAnsi="Times New Roman" w:cs="Times New Roman"/>
          <w:iCs/>
          <w:sz w:val="24"/>
        </w:rPr>
        <w:instrText xml:space="preserve"> ADDIN EN.CITE </w:instrText>
      </w:r>
      <w:r w:rsidR="004B0CBF">
        <w:rPr>
          <w:rFonts w:ascii="Times New Roman" w:hAnsi="Times New Roman" w:cs="Times New Roman"/>
          <w:iCs/>
          <w:sz w:val="24"/>
        </w:rPr>
        <w:fldChar w:fldCharType="begin">
          <w:fldData xml:space="preserve">PEVuZE5vdGU+PENpdGU+PEF1dGhvcj5MdW5kYmVyZzwvQXV0aG9yPjxZZWFyPjIwMTY8L1llYXI+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</w:fldData>
        </w:fldChar>
      </w:r>
      <w:r w:rsidR="004B0CBF">
        <w:rPr>
          <w:rFonts w:ascii="Times New Roman" w:hAnsi="Times New Roman" w:cs="Times New Roman"/>
          <w:iCs/>
          <w:sz w:val="24"/>
        </w:rPr>
        <w:instrText xml:space="preserve"> ADDIN EN.CITE.DATA </w:instrText>
      </w:r>
      <w:r w:rsidR="004B0CBF">
        <w:rPr>
          <w:rFonts w:ascii="Times New Roman" w:hAnsi="Times New Roman" w:cs="Times New Roman"/>
          <w:iCs/>
          <w:sz w:val="24"/>
        </w:rPr>
      </w:r>
      <w:r w:rsidR="004B0CBF">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4B0CBF">
        <w:rPr>
          <w:rFonts w:ascii="Times New Roman" w:hAnsi="Times New Roman" w:cs="Times New Roman"/>
          <w:iCs/>
          <w:noProof/>
          <w:sz w:val="24"/>
        </w:rPr>
        <w:t>[64]</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392BEBBC" w14:textId="0CD2C04C" w:rsidR="00E65298" w:rsidRDefault="00E65298" w:rsidP="00680D05">
      <w:pPr>
        <w:pStyle w:val="Heading1"/>
        <w:spacing w:line="480" w:lineRule="auto"/>
      </w:pPr>
      <w:bookmarkStart w:id="33" w:name="_Toc69294836"/>
      <w:bookmarkStart w:id="34" w:name="_Toc76818032"/>
      <w:r w:rsidRPr="007F3B3D">
        <w:t>Acknowledgements</w:t>
      </w:r>
      <w:bookmarkEnd w:id="33"/>
      <w:bookmarkEnd w:id="34"/>
    </w:p>
    <w:p w14:paraId="0C27EDB8" w14:textId="77777777" w:rsidR="000B4D88" w:rsidRPr="000B4D88" w:rsidRDefault="000B4D88" w:rsidP="00680D05">
      <w:pPr>
        <w:spacing w:line="480" w:lineRule="auto"/>
      </w:pPr>
    </w:p>
    <w:p w14:paraId="7ECEDECA" w14:textId="1C43777D" w:rsidR="00B56B8A" w:rsidRPr="00B56B8A" w:rsidRDefault="003E37DB" w:rsidP="00680D05">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680D05">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680D05">
      <w:pPr>
        <w:spacing w:line="480" w:lineRule="auto"/>
        <w:rPr>
          <w:rFonts w:ascii="Times New Roman" w:hAnsi="Times New Roman" w:cs="Times New Roman"/>
          <w:b/>
          <w:sz w:val="24"/>
        </w:rPr>
      </w:pPr>
    </w:p>
    <w:p w14:paraId="4F1457D3" w14:textId="48B3725B" w:rsidR="0007608E" w:rsidRDefault="0007608E" w:rsidP="00680D05">
      <w:pPr>
        <w:pStyle w:val="Heading1"/>
        <w:spacing w:line="480" w:lineRule="auto"/>
      </w:pPr>
      <w:bookmarkStart w:id="35" w:name="_Toc69294837"/>
      <w:bookmarkStart w:id="36" w:name="_Toc76818033"/>
      <w:r w:rsidRPr="007F3B3D">
        <w:lastRenderedPageBreak/>
        <w:t>Conflict of Interest States</w:t>
      </w:r>
      <w:bookmarkEnd w:id="35"/>
      <w:bookmarkEnd w:id="36"/>
    </w:p>
    <w:p w14:paraId="2736F31D" w14:textId="77777777" w:rsidR="000B4D88" w:rsidRPr="000B4D88" w:rsidRDefault="000B4D88" w:rsidP="00680D05">
      <w:pPr>
        <w:spacing w:line="480" w:lineRule="auto"/>
      </w:pPr>
    </w:p>
    <w:p w14:paraId="488B63CC" w14:textId="77777777" w:rsidR="007F3B3D" w:rsidRDefault="0007608E" w:rsidP="00680D05">
      <w:pPr>
        <w:spacing w:line="48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680D05">
      <w:pPr>
        <w:spacing w:line="480" w:lineRule="auto"/>
        <w:rPr>
          <w:rFonts w:ascii="Times New Roman" w:hAnsi="Times New Roman" w:cs="Times New Roman"/>
          <w:b/>
          <w:sz w:val="24"/>
        </w:rPr>
      </w:pPr>
    </w:p>
    <w:p w14:paraId="7038DE96" w14:textId="7E0F9401" w:rsidR="007F3B3D" w:rsidRDefault="007F3B3D" w:rsidP="00680D05">
      <w:pPr>
        <w:pStyle w:val="Heading1"/>
        <w:spacing w:line="480" w:lineRule="auto"/>
      </w:pPr>
      <w:bookmarkStart w:id="37" w:name="_Toc69294838"/>
      <w:bookmarkStart w:id="38" w:name="_Toc76818034"/>
      <w:r w:rsidRPr="007F3B3D">
        <w:t>Data availability statement</w:t>
      </w:r>
      <w:bookmarkEnd w:id="37"/>
      <w:bookmarkEnd w:id="38"/>
    </w:p>
    <w:p w14:paraId="36ADE83E" w14:textId="77777777" w:rsidR="000B4D88" w:rsidRPr="000B4D88" w:rsidRDefault="000B4D88" w:rsidP="00680D05">
      <w:pPr>
        <w:spacing w:line="480" w:lineRule="auto"/>
      </w:pPr>
    </w:p>
    <w:p w14:paraId="4791AD2E" w14:textId="78B0CDE6" w:rsidR="006C4C9C" w:rsidRPr="007F3B3D" w:rsidRDefault="007F3B3D" w:rsidP="00680D05">
      <w:pPr>
        <w:spacing w:line="48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65291">
        <w:rPr>
          <w:rFonts w:ascii="Times New Roman" w:hAnsi="Times New Roman" w:cs="Times New Roman"/>
          <w:sz w:val="24"/>
        </w:rPr>
        <w:t xml:space="preserve"> [ NIH mandates data sharing by depositing to a public domain?]</w:t>
      </w:r>
      <w:r w:rsidR="006C4C9C" w:rsidRPr="007F3B3D">
        <w:rPr>
          <w:rFonts w:ascii="Times New Roman" w:hAnsi="Times New Roman" w:cs="Times New Roman"/>
          <w:sz w:val="24"/>
        </w:rPr>
        <w:br w:type="page"/>
      </w:r>
    </w:p>
    <w:p w14:paraId="6066C735" w14:textId="301598BF" w:rsidR="00E64E04" w:rsidRPr="007F3B3D" w:rsidRDefault="00FD780D" w:rsidP="00680D05">
      <w:pPr>
        <w:pStyle w:val="Heading1"/>
        <w:spacing w:line="480" w:lineRule="auto"/>
      </w:pPr>
      <w:bookmarkStart w:id="39" w:name="_Toc69294839"/>
      <w:bookmarkStart w:id="40" w:name="_Toc76818035"/>
      <w:r w:rsidRPr="007F3B3D">
        <w:lastRenderedPageBreak/>
        <w:t>Legend</w:t>
      </w:r>
      <w:bookmarkEnd w:id="39"/>
      <w:bookmarkEnd w:id="40"/>
    </w:p>
    <w:p w14:paraId="61F5297F" w14:textId="2FCC7F26" w:rsidR="00FD780D" w:rsidRDefault="00FD780D" w:rsidP="00680D05">
      <w:pPr>
        <w:pStyle w:val="Heading2"/>
        <w:spacing w:line="480" w:lineRule="auto"/>
      </w:pPr>
      <w:bookmarkStart w:id="41" w:name="_Toc76818036"/>
      <w:r w:rsidRPr="007F3B3D">
        <w:t>Figures</w:t>
      </w:r>
      <w:bookmarkEnd w:id="41"/>
    </w:p>
    <w:p w14:paraId="5336929F" w14:textId="77777777" w:rsidR="000B4D88" w:rsidRPr="000B4D88" w:rsidRDefault="000B4D88" w:rsidP="00680D05">
      <w:pPr>
        <w:spacing w:line="480" w:lineRule="auto"/>
      </w:pPr>
    </w:p>
    <w:p w14:paraId="1545E6E6" w14:textId="09BE9922" w:rsidR="00670096" w:rsidRPr="007F3B3D"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w:t>
      </w:r>
      <w:r w:rsidR="007F6D82" w:rsidRPr="007F3B3D">
        <w:rPr>
          <w:rFonts w:ascii="Times New Roman" w:hAnsi="Times New Roman" w:cs="Times New Roman"/>
          <w:sz w:val="24"/>
          <w:szCs w:val="24"/>
        </w:rPr>
        <w:lastRenderedPageBreak/>
        <w:t>alterations on PEITC group compared with baseline.</w:t>
      </w:r>
    </w:p>
    <w:p w14:paraId="7A7CFDC1" w14:textId="2763E24F" w:rsidR="00795FBB" w:rsidRPr="007F3B3D" w:rsidRDefault="00795FBB"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81FC223" w14:textId="19C8870D" w:rsidR="00795FBB" w:rsidRPr="007F3B3D" w:rsidRDefault="00795FBB"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680D05">
      <w:pPr>
        <w:spacing w:line="48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80D05">
      <w:pPr>
        <w:pStyle w:val="Heading2"/>
        <w:spacing w:line="480" w:lineRule="auto"/>
      </w:pPr>
      <w:bookmarkStart w:id="42" w:name="_Toc69294840"/>
      <w:bookmarkStart w:id="43" w:name="_Toc76818037"/>
      <w:r w:rsidRPr="007F3B3D">
        <w:lastRenderedPageBreak/>
        <w:t>Tables</w:t>
      </w:r>
      <w:bookmarkEnd w:id="42"/>
      <w:bookmarkEnd w:id="43"/>
    </w:p>
    <w:p w14:paraId="306F54A4" w14:textId="77777777" w:rsidR="00DB78F4" w:rsidRPr="007F3B3D" w:rsidRDefault="00DB78F4" w:rsidP="00680D05">
      <w:pPr>
        <w:spacing w:line="48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680D05">
      <w:pPr>
        <w:spacing w:line="48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680D05">
      <w:pPr>
        <w:spacing w:line="48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680D05">
      <w:pPr>
        <w:spacing w:line="480" w:lineRule="auto"/>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680D05">
      <w:pPr>
        <w:spacing w:line="480" w:lineRule="auto"/>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53574196" w:rsidR="007F6D82" w:rsidRDefault="007F6D82" w:rsidP="00680D05">
      <w:pPr>
        <w:spacing w:line="48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557C00D7" w14:textId="77777777" w:rsidR="006957C5" w:rsidRPr="007F3B3D" w:rsidRDefault="006957C5" w:rsidP="00680D05">
      <w:pPr>
        <w:spacing w:line="480" w:lineRule="auto"/>
        <w:jc w:val="left"/>
        <w:rPr>
          <w:rFonts w:ascii="Times New Roman" w:hAnsi="Times New Roman" w:cs="Times New Roman"/>
          <w:b/>
          <w:sz w:val="24"/>
          <w:szCs w:val="24"/>
        </w:rPr>
      </w:pPr>
    </w:p>
    <w:p w14:paraId="7C14AFD2" w14:textId="77777777" w:rsidR="0039511D" w:rsidRDefault="0039511D" w:rsidP="00680D05">
      <w:pPr>
        <w:spacing w:line="480" w:lineRule="auto"/>
        <w:rPr>
          <w:rFonts w:ascii="Times New Roman" w:hAnsi="Times New Roman" w:cs="Times New Roman"/>
          <w:b/>
          <w:sz w:val="24"/>
          <w:szCs w:val="24"/>
        </w:rPr>
      </w:pPr>
    </w:p>
    <w:p w14:paraId="562316F8" w14:textId="77777777" w:rsidR="0039511D" w:rsidRDefault="0039511D" w:rsidP="00680D05">
      <w:pPr>
        <w:spacing w:line="480" w:lineRule="auto"/>
        <w:rPr>
          <w:rFonts w:ascii="Times New Roman" w:hAnsi="Times New Roman" w:cs="Times New Roman"/>
          <w:b/>
          <w:sz w:val="24"/>
          <w:szCs w:val="24"/>
        </w:rPr>
      </w:pPr>
    </w:p>
    <w:p w14:paraId="1015BB65" w14:textId="77777777" w:rsidR="004B0CBF" w:rsidRPr="004B0CBF" w:rsidRDefault="0039511D" w:rsidP="004B0CBF">
      <w:pPr>
        <w:pStyle w:val="EndNoteBibliography"/>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4B0CBF" w:rsidRPr="004B0CBF">
        <w:t>1</w:t>
      </w:r>
      <w:r w:rsidR="004B0CBF" w:rsidRPr="004B0CBF">
        <w:tab/>
        <w:t>Dethlefsen, L., McFall-Ngai, M., and Relman, D.A.: ‘An ecological and evolutionary perspective on human-microbe mutualism and disease’, Nature, 2007, 449, (7164), pp. 811-818</w:t>
      </w:r>
    </w:p>
    <w:p w14:paraId="7386C35E" w14:textId="77777777" w:rsidR="004B0CBF" w:rsidRPr="004B0CBF" w:rsidRDefault="004B0CBF" w:rsidP="004B0CBF">
      <w:pPr>
        <w:pStyle w:val="EndNoteBibliography"/>
      </w:pPr>
      <w:r w:rsidRPr="004B0CBF">
        <w:t>2</w:t>
      </w:r>
      <w:r w:rsidRPr="004B0CBF">
        <w:tab/>
        <w:t>Ramakrishna, B.S.: ‘Role of the gut microbiota in human nutrition and metabolism’, J Gastroen Hepatol, 2013, 28, pp. 9-17</w:t>
      </w:r>
    </w:p>
    <w:p w14:paraId="25D68BA8" w14:textId="77777777" w:rsidR="004B0CBF" w:rsidRPr="004B0CBF" w:rsidRDefault="004B0CBF" w:rsidP="004B0CBF">
      <w:pPr>
        <w:pStyle w:val="EndNoteBibliography"/>
      </w:pPr>
      <w:r w:rsidRPr="004B0CBF">
        <w:t>3</w:t>
      </w:r>
      <w:r w:rsidRPr="004B0CBF">
        <w:tab/>
        <w:t>Rowland, I., Gibson, G., Heinken, A., Scott, K., Swann, J., Thiele, I., and Tuohy, K.: ‘Gut microbiota functions: metabolism of nutrients and other food components’, Eur J Nutr, 2018, 57, (1), pp. 1-24</w:t>
      </w:r>
    </w:p>
    <w:p w14:paraId="48070C0F" w14:textId="77777777" w:rsidR="004B0CBF" w:rsidRPr="004B0CBF" w:rsidRDefault="004B0CBF" w:rsidP="004B0CBF">
      <w:pPr>
        <w:pStyle w:val="EndNoteBibliography"/>
      </w:pPr>
      <w:r w:rsidRPr="004B0CBF">
        <w:t>4</w:t>
      </w:r>
      <w:r w:rsidRPr="004B0CBF">
        <w:tab/>
        <w:t>Maslowski, K.M., and Mackay, C.R.: ‘Diet, gut microbiota and immune responses’, Nat Immunol, 2011, 12, (1), pp. 5-9</w:t>
      </w:r>
    </w:p>
    <w:p w14:paraId="0F47097A" w14:textId="77777777" w:rsidR="004B0CBF" w:rsidRPr="004B0CBF" w:rsidRDefault="004B0CBF" w:rsidP="004B0CBF">
      <w:pPr>
        <w:pStyle w:val="EndNoteBibliography"/>
      </w:pPr>
      <w:r w:rsidRPr="004B0CBF">
        <w:t>5</w:t>
      </w:r>
      <w:r w:rsidRPr="004B0CBF">
        <w:tab/>
        <w:t>Geirnaert, A., Calatayud, M., Grootaert, C., Laukens, D., Devriese, S., Smagghe, G., De Vos, M., Boon, N., and Van de Wiele, T.: ‘Butyrate-producing bacteria supplemented in vitro to Crohn's disease patient microbiota increased butyrate production and enhanced intestinal epithelial barrier integrity’, Sci Rep-Uk, 2017, 7</w:t>
      </w:r>
    </w:p>
    <w:p w14:paraId="6CDC8581" w14:textId="77777777" w:rsidR="004B0CBF" w:rsidRPr="004B0CBF" w:rsidRDefault="004B0CBF" w:rsidP="004B0CBF">
      <w:pPr>
        <w:pStyle w:val="EndNoteBibliography"/>
      </w:pPr>
      <w:r w:rsidRPr="004B0CBF">
        <w:t>6</w:t>
      </w:r>
      <w:r w:rsidRPr="004B0CBF">
        <w:tab/>
        <w:t>LeBlanc, J.G., Milani, C., de Giori, G.S., Sesma, F., van Sinderen, D., and Ventura, M.: ‘Bacteria as vitamin suppliers to their host: a gut microbiota perspective’, Curr Opin Biotech, 2013, 24, (2), pp. 160-168</w:t>
      </w:r>
    </w:p>
    <w:p w14:paraId="43911E4E" w14:textId="77777777" w:rsidR="004B0CBF" w:rsidRPr="004B0CBF" w:rsidRDefault="004B0CBF" w:rsidP="004B0CBF">
      <w:pPr>
        <w:pStyle w:val="EndNoteBibliography"/>
      </w:pPr>
      <w:r w:rsidRPr="004B0CBF">
        <w:t>7</w:t>
      </w:r>
      <w:r w:rsidRPr="004B0CBF">
        <w:tab/>
        <w:t>Aizawa, E., Tsuji, H., Asahara, T., Takahashi, T., Teraishi, T., Yoshida, S., Koga, N., Hattori, K., Ota, M., and Kunugi, H.: ‘Bifidobacterium and Lactobacillus Counts in the Gut Microbiota of Patients With Bipolar Disorder and Healthy Controls’, Front Psychiatry, 2018, 9, pp. 730</w:t>
      </w:r>
    </w:p>
    <w:p w14:paraId="6B0C5243" w14:textId="77777777" w:rsidR="004B0CBF" w:rsidRPr="004B0CBF" w:rsidRDefault="004B0CBF" w:rsidP="004B0CBF">
      <w:pPr>
        <w:pStyle w:val="EndNoteBibliography"/>
      </w:pPr>
      <w:r w:rsidRPr="004B0CBF">
        <w:t>8</w:t>
      </w:r>
      <w:r w:rsidRPr="004B0CBF">
        <w:tab/>
        <w:t>Desbonnet, L., Garrett, L., Clarke, G., Kiely, B., Cryan, J.F., and Dinan, T.G.: ‘Effects of the Probiotic Bifidobacterium Infantis in the Maternal Separation Model of Depression’, Neuroscience, 2010, 170, (4), pp. 1179-1188</w:t>
      </w:r>
    </w:p>
    <w:p w14:paraId="2C72C0E0" w14:textId="77777777" w:rsidR="004B0CBF" w:rsidRPr="004B0CBF" w:rsidRDefault="004B0CBF" w:rsidP="004B0CBF">
      <w:pPr>
        <w:pStyle w:val="EndNoteBibliography"/>
      </w:pPr>
      <w:r w:rsidRPr="004B0CBF">
        <w:t>9</w:t>
      </w:r>
      <w:r w:rsidRPr="004B0CBF">
        <w:tab/>
        <w:t>Schmidt, C.: ‘Mental health: thinking from the gut’, Nature, 2015, 518, (7540), pp. S12-15</w:t>
      </w:r>
    </w:p>
    <w:p w14:paraId="42C44044" w14:textId="77777777" w:rsidR="004B0CBF" w:rsidRPr="004B0CBF" w:rsidRDefault="004B0CBF" w:rsidP="004B0CBF">
      <w:pPr>
        <w:pStyle w:val="EndNoteBibliography"/>
      </w:pPr>
      <w:r w:rsidRPr="004B0CBF">
        <w:t>10</w:t>
      </w:r>
      <w:r w:rsidRPr="004B0CBF">
        <w:tab/>
        <w:t>Tillisch, K., Labus, J.S., Ebrat, B., Stains, J., Naliboff, B.D., Guyonnet, D., Legrain-Raspaud, S., Trotin, B., and Mayer, E.A.: ‘Modulation of the Brain-Gut Axis After 4-Week Intervention With a Probiotic Fermented Dairy Product’, Gastroenterology, 2012, 142, (5), pp. S115-S115</w:t>
      </w:r>
    </w:p>
    <w:p w14:paraId="6A9DC755" w14:textId="77777777" w:rsidR="004B0CBF" w:rsidRPr="004B0CBF" w:rsidRDefault="004B0CBF" w:rsidP="004B0CBF">
      <w:pPr>
        <w:pStyle w:val="EndNoteBibliography"/>
      </w:pPr>
      <w:r w:rsidRPr="004B0CBF">
        <w:t>11</w:t>
      </w:r>
      <w:r w:rsidRPr="004B0CBF">
        <w:tab/>
        <w:t>Cryan, J.F., and Dinan, T.G.: ‘Mind-altering microorganisms: the impact of the gut microbiota on brain and behaviour’, Nat Rev Neurosci, 2012, 13, (10), pp. 701-712</w:t>
      </w:r>
    </w:p>
    <w:p w14:paraId="41CCC124" w14:textId="77777777" w:rsidR="004B0CBF" w:rsidRPr="004B0CBF" w:rsidRDefault="004B0CBF" w:rsidP="004B0CBF">
      <w:pPr>
        <w:pStyle w:val="EndNoteBibliography"/>
      </w:pPr>
      <w:r w:rsidRPr="004B0CBF">
        <w:t>12</w:t>
      </w:r>
      <w:r w:rsidRPr="004B0CBF">
        <w:tab/>
        <w:t>McKernan, D.P., Fitzgerald, P., Dinan, T.G., and Cryan, J.F.: ‘The probiotic Bifidobacterium infantis 35624 displays visceral antinociceptive effects in the rat’, Neurogastroent Motil, 2010, 22, (9), pp. 1029-+</w:t>
      </w:r>
    </w:p>
    <w:p w14:paraId="17EC1224" w14:textId="77777777" w:rsidR="004B0CBF" w:rsidRPr="004B0CBF" w:rsidRDefault="004B0CBF" w:rsidP="004B0CBF">
      <w:pPr>
        <w:pStyle w:val="EndNoteBibliography"/>
      </w:pPr>
      <w:r w:rsidRPr="004B0CBF">
        <w:t>13</w:t>
      </w:r>
      <w:r w:rsidRPr="004B0CBF">
        <w:tab/>
        <w:t>Cani, P.D., Bibiloni, R., Knauf, C., Waget, A., Neyrinck, A.M., Delzenne, N.M., and Burcelin, R.: ‘Changes in gut microbiota control metabolic endotoxemia-induced inflammation in high-fat diet-induced obesity and diabetes in mice’, Diabetes, 2008, 57, (6), pp. 1470-1481</w:t>
      </w:r>
    </w:p>
    <w:p w14:paraId="527096F6" w14:textId="77777777" w:rsidR="004B0CBF" w:rsidRPr="004B0CBF" w:rsidRDefault="004B0CBF" w:rsidP="004B0CBF">
      <w:pPr>
        <w:pStyle w:val="EndNoteBibliography"/>
      </w:pPr>
      <w:r w:rsidRPr="004B0CBF">
        <w:t>14</w:t>
      </w:r>
      <w:r w:rsidRPr="004B0CBF">
        <w:tab/>
        <w:t>Kim, K.A., Gu, W., Lee, I.A., Joh, E.H., and Kim, D.H.: ‘High fat diet-induced gut microbiota exacerbates inflammation and obesity in mice via the TLR4 signaling pathway’, PLoS One, 2012, 7, (10), pp. e47713</w:t>
      </w:r>
    </w:p>
    <w:p w14:paraId="46B1346B" w14:textId="77777777" w:rsidR="004B0CBF" w:rsidRPr="004B0CBF" w:rsidRDefault="004B0CBF" w:rsidP="004B0CBF">
      <w:pPr>
        <w:pStyle w:val="EndNoteBibliography"/>
      </w:pPr>
      <w:r w:rsidRPr="004B0CBF">
        <w:t>15</w:t>
      </w:r>
      <w:r w:rsidRPr="004B0CBF">
        <w:tab/>
        <w:t>Daniel, H., Gholami, A.M., Berry, D., Desmarchelier, C., Hahne, H., Loh, G., Mondot, S., Lepage, P., Rothballer, M., Walker, A., Bohm, C., Wenning, M., Wagner, M., Blaut, M., Schmitt-Kopplin, P., Kuster, B., Haller, D., and Clavel, T.: ‘High-fat diet alters gut microbiota physiology in mice’, ISME J, 2014, 8, (2), pp. 295-308</w:t>
      </w:r>
    </w:p>
    <w:p w14:paraId="42AC0258" w14:textId="77777777" w:rsidR="004B0CBF" w:rsidRPr="004B0CBF" w:rsidRDefault="004B0CBF" w:rsidP="004B0CBF">
      <w:pPr>
        <w:pStyle w:val="EndNoteBibliography"/>
      </w:pPr>
      <w:r w:rsidRPr="004B0CBF">
        <w:t>16</w:t>
      </w:r>
      <w:r w:rsidRPr="004B0CBF">
        <w:tab/>
        <w:t xml:space="preserve">Shim, J.O.: ‘Gut microbiota in inflammatory bowel disease’, Pediatr Gastroenterol </w:t>
      </w:r>
      <w:r w:rsidRPr="004B0CBF">
        <w:lastRenderedPageBreak/>
        <w:t>Hepatol Nutr, 2013, 16, (1), pp. 17-21</w:t>
      </w:r>
    </w:p>
    <w:p w14:paraId="4F24CD29" w14:textId="77777777" w:rsidR="004B0CBF" w:rsidRPr="004B0CBF" w:rsidRDefault="004B0CBF" w:rsidP="004B0CBF">
      <w:pPr>
        <w:pStyle w:val="EndNoteBibliography"/>
      </w:pPr>
      <w:r w:rsidRPr="004B0CBF">
        <w:t>17</w:t>
      </w:r>
      <w:r w:rsidRPr="004B0CBF">
        <w:tab/>
        <w:t>Eom, T., Kim, Y.S., Choi, C.H., Sadowsky, M.J., and Unno, T.: ‘Current understanding of microbiota- and dietary-therapies for treating inflammatory bowel disease’, J Microbiol, 2018, 56, (3), pp. 189-198</w:t>
      </w:r>
    </w:p>
    <w:p w14:paraId="03970945" w14:textId="77777777" w:rsidR="004B0CBF" w:rsidRPr="004B0CBF" w:rsidRDefault="004B0CBF" w:rsidP="004B0CBF">
      <w:pPr>
        <w:pStyle w:val="EndNoteBibliography"/>
      </w:pPr>
      <w:r w:rsidRPr="004B0CBF">
        <w:t>18</w:t>
      </w:r>
      <w:r w:rsidRPr="004B0CBF">
        <w:tab/>
        <w:t>Butel, M.J.: ‘Probiotics, gut microbiota and health’, Med Maladies Infect, 2014, 44, (1), pp. 1-8</w:t>
      </w:r>
    </w:p>
    <w:p w14:paraId="1347B2B1" w14:textId="77777777" w:rsidR="004B0CBF" w:rsidRPr="004B0CBF" w:rsidRDefault="004B0CBF" w:rsidP="004B0CBF">
      <w:pPr>
        <w:pStyle w:val="EndNoteBibliography"/>
      </w:pPr>
      <w:r w:rsidRPr="004B0CBF">
        <w:t>19</w:t>
      </w:r>
      <w:r w:rsidRPr="004B0CBF">
        <w:tab/>
        <w:t>Sekirov, I., Russell, S.L., Antunes, L.C.M., and Finlay, B.B.: ‘Gut Microbiota in Health and Disease’, Physiol Rev, 2010, 90, (3), pp. 859-904</w:t>
      </w:r>
    </w:p>
    <w:p w14:paraId="2C63E625" w14:textId="77777777" w:rsidR="004B0CBF" w:rsidRPr="004B0CBF" w:rsidRDefault="004B0CBF" w:rsidP="004B0CBF">
      <w:pPr>
        <w:pStyle w:val="EndNoteBibliography"/>
      </w:pPr>
      <w:r w:rsidRPr="004B0CBF">
        <w:t>20</w:t>
      </w:r>
      <w:r w:rsidRPr="004B0CBF">
        <w:tab/>
        <w:t>Carmody, R.N., Gerber, G.K., Luevano, J.M., Gatti, D.M., Somes, L., Svenson, K.L., and Turnbaugh, P.J.: ‘Diet Dominates Host Genotype in Shaping the Murine Gut Microbiota’, Cell Host Microbe, 2015, 17, (1), pp. 72-84</w:t>
      </w:r>
    </w:p>
    <w:p w14:paraId="404D0C2C" w14:textId="77777777" w:rsidR="004B0CBF" w:rsidRPr="004B0CBF" w:rsidRDefault="004B0CBF" w:rsidP="004B0CBF">
      <w:pPr>
        <w:pStyle w:val="EndNoteBibliography"/>
      </w:pPr>
      <w:r w:rsidRPr="004B0CBF">
        <w:t>21</w:t>
      </w:r>
      <w:r w:rsidRPr="004B0CBF">
        <w:tab/>
        <w:t>Martinez, I., Lattimer, J.M., Hubach, K.L., Case, J.A., Yang, J.Y., Weber, C.G., Louk, J.A., Rose, D.J., Kyureghian, G., Peterson, D.A., Haub, M.D., and Walter, J.: ‘Gut microbiome composition is linked to whole grain-induced immunological improvements’, Isme Journal, 2013, 7, (2), pp. 269-280</w:t>
      </w:r>
    </w:p>
    <w:p w14:paraId="2C09DBEB" w14:textId="77777777" w:rsidR="004B0CBF" w:rsidRPr="004B0CBF" w:rsidRDefault="004B0CBF" w:rsidP="004B0CBF">
      <w:pPr>
        <w:pStyle w:val="EndNoteBibliography"/>
      </w:pPr>
      <w:r w:rsidRPr="004B0CBF">
        <w:t>22</w:t>
      </w:r>
      <w:r w:rsidRPr="004B0CBF">
        <w:tab/>
        <w:t>Ussar, S., Griffin, N.W., Bezy, O., Fujisaka, S., Vienberg, S., Softic, S., Deng, L.X., Bry, L., Gordon, J.I., and Kahn, C.R.: ‘Interactions between Gut Microbiota, Host Genetics and Diet Modulate the Predisposition to Obesity and Metabolic Syndrome’, Cell Metab, 2015, 22, (3), pp. 516-530</w:t>
      </w:r>
    </w:p>
    <w:p w14:paraId="5D186DD0" w14:textId="77777777" w:rsidR="004B0CBF" w:rsidRPr="004B0CBF" w:rsidRDefault="004B0CBF" w:rsidP="004B0CBF">
      <w:pPr>
        <w:pStyle w:val="EndNoteBibliography"/>
      </w:pPr>
      <w:r w:rsidRPr="004B0CBF">
        <w:t>23</w:t>
      </w:r>
      <w:r w:rsidRPr="004B0CBF">
        <w:tab/>
        <w:t>Kovacs, A., Ben-Jacob, N., Tayem, H., Halperin, E., Iraqi, F.A., and Gophna, U.: ‘Genotype Is a Stronger Determinant than Sex of the Mouse Gut Microbiota’, Microb Ecol, 2011, 61, (2), pp. 423-428</w:t>
      </w:r>
    </w:p>
    <w:p w14:paraId="6F3562DE" w14:textId="77777777" w:rsidR="004B0CBF" w:rsidRPr="004B0CBF" w:rsidRDefault="004B0CBF" w:rsidP="004B0CBF">
      <w:pPr>
        <w:pStyle w:val="EndNoteBibliography"/>
      </w:pPr>
      <w:r w:rsidRPr="004B0CBF">
        <w:t>24</w:t>
      </w:r>
      <w:r w:rsidRPr="004B0CBF">
        <w:tab/>
        <w:t>Albert, E.J., Sommerfeld, K., Gophna, S., Marshall, J.S., and Gophna, U.: ‘The gut microbiota of toll-like receptor 2-deficient mice exhibits lineage-specific modifications’, Environ Microbiol Rep, 2009, 1, (1), pp. 65-70</w:t>
      </w:r>
    </w:p>
    <w:p w14:paraId="38FEF539" w14:textId="77777777" w:rsidR="004B0CBF" w:rsidRPr="004B0CBF" w:rsidRDefault="004B0CBF" w:rsidP="004B0CBF">
      <w:pPr>
        <w:pStyle w:val="EndNoteBibliography"/>
      </w:pPr>
      <w:r w:rsidRPr="004B0CBF">
        <w:t>25</w:t>
      </w:r>
      <w:r w:rsidRPr="004B0CBF">
        <w:tab/>
        <w:t>Shen, G., Xu, C., Hu, R., Jain, M.R., Gopalkrishnan, A., Nair, S., Huang, M.T., Chan, J.Y., and Kong, A.N.: ‘Modulation of nuclear factor E2-related factor 2-mediated gene expression in mice liver and small intestine by cancer chemopreventive agent curcumin’, Mol Cancer Ther, 2006, 5, (1), pp. 39-51</w:t>
      </w:r>
    </w:p>
    <w:p w14:paraId="64A63F57" w14:textId="77777777" w:rsidR="004B0CBF" w:rsidRPr="004B0CBF" w:rsidRDefault="004B0CBF" w:rsidP="004B0CBF">
      <w:pPr>
        <w:pStyle w:val="EndNoteBibliography"/>
      </w:pPr>
      <w:r w:rsidRPr="004B0CBF">
        <w:t>26</w:t>
      </w:r>
      <w:r w:rsidRPr="004B0CBF">
        <w:tab/>
        <w:t>Lin, W., Wu, R.T., Wu, T.Y., Khor, T.O., Wang, H., and Kong, A.N.: ‘Sulforaphane suppressed LPS-induced inflammation in mouse peritoneal macrophages through Nrf2 dependent pathway’, Biochem Pharmacol, 2008, 76, (8), pp. 967-973</w:t>
      </w:r>
    </w:p>
    <w:p w14:paraId="78E8C2D3" w14:textId="77777777" w:rsidR="004B0CBF" w:rsidRPr="004B0CBF" w:rsidRDefault="004B0CBF" w:rsidP="004B0CBF">
      <w:pPr>
        <w:pStyle w:val="EndNoteBibliography"/>
      </w:pPr>
      <w:r w:rsidRPr="004B0CBF">
        <w:t>27</w:t>
      </w:r>
      <w:r w:rsidRPr="004B0CBF">
        <w:tab/>
        <w:t>Apprill, A., McNally, S., Parsons, R., and Weber, L.: ‘Minor revision to V4 region SSU rRNA 806R gene primer greatly increases detection of SAR11 bacterioplankton’, Aquat Microb Ecol, 2015, 75, (2), pp. 129-137</w:t>
      </w:r>
    </w:p>
    <w:p w14:paraId="67ED40F7" w14:textId="77777777" w:rsidR="004B0CBF" w:rsidRPr="004B0CBF" w:rsidRDefault="004B0CBF" w:rsidP="004B0CBF">
      <w:pPr>
        <w:pStyle w:val="EndNoteBibliography"/>
      </w:pPr>
      <w:r w:rsidRPr="004B0CBF">
        <w:t>28</w:t>
      </w:r>
      <w:r w:rsidRPr="004B0CBF">
        <w:tab/>
        <w:t>Caporaso, J.G., Lauber, C.L., Walters, W.A., Berg-Lyons, D., Lozupone, C.A., Turnbaugh, P.J., Fierer, N., and Knight, R.: ‘Global patterns of 16S rRNA diversity at a depth of millions of sequences per sample’, P Natl Acad Sci USA, 2011, 108, pp. 4516-4522</w:t>
      </w:r>
    </w:p>
    <w:p w14:paraId="508E3225" w14:textId="77777777" w:rsidR="004B0CBF" w:rsidRPr="004B0CBF" w:rsidRDefault="004B0CBF" w:rsidP="004B0CBF">
      <w:pPr>
        <w:pStyle w:val="EndNoteBibliography"/>
      </w:pPr>
      <w:r w:rsidRPr="004B0CBF">
        <w:t>29</w:t>
      </w:r>
      <w:r w:rsidRPr="004B0CBF">
        <w:tab/>
        <w:t>Caporaso, J.G., Lauber, C.L., Walters, W.A., Berg-Lyons, D., Huntley, J., Fierer, N., Owens, S.M., Betley, J., Fraser, L., Bauer, M., Gormley, N., Gilbert, J.A., Smith, G., and Knight, R.: ‘Ultra-high-throughput microbial community analysis on the Illumina HiSeq and MiSeq platforms’, Isme Journal, 2012, 6, (8), pp. 1621-1624</w:t>
      </w:r>
    </w:p>
    <w:p w14:paraId="1899060D" w14:textId="77777777" w:rsidR="004B0CBF" w:rsidRPr="004B0CBF" w:rsidRDefault="004B0CBF" w:rsidP="004B0CBF">
      <w:pPr>
        <w:pStyle w:val="EndNoteBibliography"/>
      </w:pPr>
      <w:r w:rsidRPr="004B0CBF">
        <w:t>30</w:t>
      </w:r>
      <w:r w:rsidRPr="004B0CBF">
        <w:tab/>
        <w:t>Minich, J.J., Humphrey, G., Benitez, R.A.S., Sanders, J., Swofford, A., Allen, E.E., and Knight, R.: ‘High-Throughput Miniaturized 16S rRNA Amplicon Library Preparation Reduces Costs while Preserving Microbiome Integrity’, Msystems, 2018, 3, (6)</w:t>
      </w:r>
    </w:p>
    <w:p w14:paraId="35E64A09" w14:textId="77777777" w:rsidR="004B0CBF" w:rsidRPr="004B0CBF" w:rsidRDefault="004B0CBF" w:rsidP="004B0CBF">
      <w:pPr>
        <w:pStyle w:val="EndNoteBibliography"/>
      </w:pPr>
      <w:r w:rsidRPr="004B0CBF">
        <w:t>31</w:t>
      </w:r>
      <w:r w:rsidRPr="004B0CBF">
        <w:tab/>
        <w:t>Parada, A.E., Needham, D.M., and Fuhrman, J.A.: ‘Every base matters: assessing small subunit rRNA primers for marine microbiomes with mock communities, time series and global field samples’, Environ Microbiol, 2016, 18, (5), pp. 1403-1414</w:t>
      </w:r>
    </w:p>
    <w:p w14:paraId="1851986E" w14:textId="77777777" w:rsidR="004B0CBF" w:rsidRPr="004B0CBF" w:rsidRDefault="004B0CBF" w:rsidP="004B0CBF">
      <w:pPr>
        <w:pStyle w:val="EndNoteBibliography"/>
      </w:pPr>
      <w:r w:rsidRPr="004B0CBF">
        <w:t>32</w:t>
      </w:r>
      <w:r w:rsidRPr="004B0CBF">
        <w:tab/>
        <w:t>Quince, C., Lanzen, A., Davenport, R.J., and Turnbaugh, P.J.: ‘Removing Noise From Pyrosequenced Amplicons’, Bmc Bioinformatics, 2011, 12</w:t>
      </w:r>
    </w:p>
    <w:p w14:paraId="4BD791FB" w14:textId="77777777" w:rsidR="004B0CBF" w:rsidRPr="004B0CBF" w:rsidRDefault="004B0CBF" w:rsidP="004B0CBF">
      <w:pPr>
        <w:pStyle w:val="EndNoteBibliography"/>
      </w:pPr>
      <w:r w:rsidRPr="004B0CBF">
        <w:t>33</w:t>
      </w:r>
      <w:r w:rsidRPr="004B0CBF">
        <w:tab/>
        <w:t xml:space="preserve">Walters, W., Hyde, E.R., Berg-Lyons, D., Ackermann, G., Humphrey, G., Parada, A., </w:t>
      </w:r>
      <w:r w:rsidRPr="004B0CBF">
        <w:lastRenderedPageBreak/>
        <w:t>Gilbert, J.A., Jansson, J.K., Caporaso, J.G., Fuhrman, J.A., Apprill, A., and Knight, R.: ‘Improved Bacterial 16S rRNA Gene (V4 and V4-5) and Fungal Internal Transcribed Spacer Marker Gene Primers for Microbial Community Surveys’, Msystems, 2016, 1, (1)</w:t>
      </w:r>
    </w:p>
    <w:p w14:paraId="12056553" w14:textId="77777777" w:rsidR="004B0CBF" w:rsidRPr="004B0CBF" w:rsidRDefault="004B0CBF" w:rsidP="004B0CBF">
      <w:pPr>
        <w:pStyle w:val="EndNoteBibliography"/>
      </w:pPr>
      <w:r w:rsidRPr="004B0CBF">
        <w:t>34</w:t>
      </w:r>
      <w:r w:rsidRPr="004B0CBF">
        <w:tab/>
        <w:t>Yilmaz, P., Parfrey, L.W., Yarza, P., Gerken, J., Pruesse, E., Quast, C., Schweer, T., Peplies, J., Ludwig, W., and Glockner, F.O.: ‘The SILVA and "All-species Living Tree Project (LTP)" taxonomic frameworks’, Nucleic Acids Res, 2014, 42, (D1), pp. D643-D648</w:t>
      </w:r>
    </w:p>
    <w:p w14:paraId="71307298" w14:textId="77777777" w:rsidR="004B0CBF" w:rsidRPr="004B0CBF" w:rsidRDefault="004B0CBF" w:rsidP="004B0CBF">
      <w:pPr>
        <w:pStyle w:val="EndNoteBibliography"/>
      </w:pPr>
      <w:r w:rsidRPr="004B0CBF">
        <w:t>35</w:t>
      </w:r>
      <w:r w:rsidRPr="004B0CBF">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and Knight, R.: ‘QIIME allows analysis of high-throughput community sequencing data’, Nat Methods, 2010, 7, (5), pp. 335-336</w:t>
      </w:r>
    </w:p>
    <w:p w14:paraId="568B0489" w14:textId="77777777" w:rsidR="004B0CBF" w:rsidRPr="004B0CBF" w:rsidRDefault="004B0CBF" w:rsidP="004B0CBF">
      <w:pPr>
        <w:pStyle w:val="EndNoteBibliography"/>
      </w:pPr>
      <w:r w:rsidRPr="004B0CBF">
        <w:t>36</w:t>
      </w:r>
      <w:r w:rsidRPr="004B0CBF">
        <w:tab/>
        <w:t>Huang, Y., Li, W., Su, Z.Y., and Kong, A.N.: ‘The complexity of the Nrf2 pathway: beyond the antioxidant response’, J Nutr Biochem, 2015, 26, (12), pp. 1401-1413</w:t>
      </w:r>
    </w:p>
    <w:p w14:paraId="0FBE3D1E" w14:textId="77777777" w:rsidR="004B0CBF" w:rsidRPr="004B0CBF" w:rsidRDefault="004B0CBF" w:rsidP="004B0CBF">
      <w:pPr>
        <w:pStyle w:val="EndNoteBibliography"/>
      </w:pPr>
      <w:r w:rsidRPr="004B0CBF">
        <w:t>37</w:t>
      </w:r>
      <w:r w:rsidRPr="004B0CBF">
        <w:tab/>
        <w:t>Zhang, D.D.: ‘Mechanistic studies of the Nrf2-Keap1 signaling pathway’, Drug Metab Rev, 2006, 38, (4), pp. 769-789</w:t>
      </w:r>
    </w:p>
    <w:p w14:paraId="529467DF" w14:textId="77777777" w:rsidR="004B0CBF" w:rsidRPr="004B0CBF" w:rsidRDefault="004B0CBF" w:rsidP="004B0CBF">
      <w:pPr>
        <w:pStyle w:val="EndNoteBibliography"/>
      </w:pPr>
      <w:r w:rsidRPr="004B0CBF">
        <w:t>38</w:t>
      </w:r>
      <w:r w:rsidRPr="004B0CBF">
        <w:tab/>
        <w:t>Taguchi, K., and Yamamoto, M.: ‘The KEAP1-NRF2 System in Cancer’, Front Oncol, 2017, 7, pp. 85</w:t>
      </w:r>
    </w:p>
    <w:p w14:paraId="69019109" w14:textId="77777777" w:rsidR="004B0CBF" w:rsidRPr="004B0CBF" w:rsidRDefault="004B0CBF" w:rsidP="004B0CBF">
      <w:pPr>
        <w:pStyle w:val="EndNoteBibliography"/>
      </w:pPr>
      <w:r w:rsidRPr="004B0CBF">
        <w:t>39</w:t>
      </w:r>
      <w:r w:rsidRPr="004B0CBF">
        <w:tab/>
        <w:t>Mitsuishi, Y., Motohashi, H., and Yamamoto, M.: ‘The Keap1-Nrf2 system in cancers: stress response and anabolic metabolism’, Front Oncol, 2012, 2, pp. 200</w:t>
      </w:r>
    </w:p>
    <w:p w14:paraId="581595AC" w14:textId="77777777" w:rsidR="004B0CBF" w:rsidRPr="004B0CBF" w:rsidRDefault="004B0CBF" w:rsidP="004B0CBF">
      <w:pPr>
        <w:pStyle w:val="EndNoteBibliography"/>
      </w:pPr>
      <w:r w:rsidRPr="004B0CBF">
        <w:t>40</w:t>
      </w:r>
      <w:r w:rsidRPr="004B0CBF">
        <w:tab/>
        <w:t>Osburn, W.O., and Kensler, T.W.: ‘Nrf2 signaling: an adaptive response pathway for protection against environmental toxic insults’, Mutat Res, 2008, 659, (1-2), pp. 31-39</w:t>
      </w:r>
    </w:p>
    <w:p w14:paraId="167E4A2F" w14:textId="77777777" w:rsidR="004B0CBF" w:rsidRPr="004B0CBF" w:rsidRDefault="004B0CBF" w:rsidP="004B0CBF">
      <w:pPr>
        <w:pStyle w:val="EndNoteBibliography"/>
      </w:pPr>
      <w:r w:rsidRPr="004B0CBF">
        <w:t>41</w:t>
      </w:r>
      <w:r w:rsidRPr="004B0CBF">
        <w:tab/>
        <w:t>Cheung, K.L., Khor, T.O., Huang, M.T., and Kong, A.N.: ‘Differential in vivo mechanism of chemoprevention of tumor formation in azoxymethane/dextran sodium sulfate mice by PEITC and DBM’, Carcinogenesis, 2010, 31, (5), pp. 880-885</w:t>
      </w:r>
    </w:p>
    <w:p w14:paraId="26BD060D" w14:textId="77777777" w:rsidR="004B0CBF" w:rsidRPr="004B0CBF" w:rsidRDefault="004B0CBF" w:rsidP="004B0CBF">
      <w:pPr>
        <w:pStyle w:val="EndNoteBibliography"/>
      </w:pPr>
      <w:r w:rsidRPr="004B0CBF">
        <w:t>42</w:t>
      </w:r>
      <w:r w:rsidRPr="004B0CBF">
        <w:tab/>
        <w:t>Cheung, K.L., Khor, T.O., Yu, S., and Kong, A.N.: ‘PEITC induces G1 cell cycle arrest on HT-29 cells through the activation of p38 MAPK signaling pathway’, AAPS J, 2008, 10, (2), pp. 277-281</w:t>
      </w:r>
    </w:p>
    <w:p w14:paraId="0F18EC3C" w14:textId="77777777" w:rsidR="004B0CBF" w:rsidRPr="004B0CBF" w:rsidRDefault="004B0CBF" w:rsidP="004B0CBF">
      <w:pPr>
        <w:pStyle w:val="EndNoteBibliography"/>
      </w:pPr>
      <w:r w:rsidRPr="004B0CBF">
        <w:t>43</w:t>
      </w:r>
      <w:r w:rsidRPr="004B0CBF">
        <w:tab/>
        <w:t>Liu, Y., and Dey, M.: ‘Dietary Phenethyl Isothiocyanate Protects Mice from Colitis Associated Colon Cancer’, Int J Mol Sci, 2017, 18, (9)</w:t>
      </w:r>
    </w:p>
    <w:p w14:paraId="5149ED2F" w14:textId="77777777" w:rsidR="004B0CBF" w:rsidRPr="004B0CBF" w:rsidRDefault="004B0CBF" w:rsidP="004B0CBF">
      <w:pPr>
        <w:pStyle w:val="EndNoteBibliography"/>
      </w:pPr>
      <w:r w:rsidRPr="004B0CBF">
        <w:t>44</w:t>
      </w:r>
      <w:r w:rsidRPr="004B0CBF">
        <w:tab/>
        <w:t>Khor, T.O., Cheung, W.K., Prawan, A., Reddy, B.S., and Kong, A.N.: ‘Chemoprevention of familial adenomatous polyposis in Apc(Min/+) mice by phenethyl isothiocyanate (PEITC)’, Mol Carcinog, 2008, 47, (5), pp. 321-325</w:t>
      </w:r>
    </w:p>
    <w:p w14:paraId="5A597BEF" w14:textId="77777777" w:rsidR="004B0CBF" w:rsidRPr="004B0CBF" w:rsidRDefault="004B0CBF" w:rsidP="004B0CBF">
      <w:pPr>
        <w:pStyle w:val="EndNoteBibliography"/>
      </w:pPr>
      <w:r w:rsidRPr="004B0CBF">
        <w:t>45</w:t>
      </w:r>
      <w:r w:rsidRPr="004B0CBF">
        <w:tab/>
        <w:t>Koliada, A., Syzenko, G., Moseiko, V., Budovska, L., Puchkov, K., Perederiy, V., Gavalko, Y., Dorofeyev, A., Romanenko, M., Tkach, S., Sineok, L., Lushchak, O., and Vaiserman, A.: ‘Association between body mass index and Firmicutes/Bacteroidetes ratio in an adult Ukrainian population’, BMC Microbiol, 2017, 17, (1), pp. 120</w:t>
      </w:r>
    </w:p>
    <w:p w14:paraId="7CDE00DF" w14:textId="77777777" w:rsidR="004B0CBF" w:rsidRPr="004B0CBF" w:rsidRDefault="004B0CBF" w:rsidP="004B0CBF">
      <w:pPr>
        <w:pStyle w:val="EndNoteBibliography"/>
      </w:pPr>
      <w:r w:rsidRPr="004B0CBF">
        <w:t>46</w:t>
      </w:r>
      <w:r w:rsidRPr="004B0CBF">
        <w:tab/>
        <w:t>Mariat, D., Firmesse, O., Levenez, F., Guimaraes, V., Sokol, H., Dore, J., Corthier, G., and Furet, J.P.: ‘The Firmicutes/Bacteroidetes ratio of the human microbiota changes with age’, BMC Microbiol, 2009, 9, pp. 123</w:t>
      </w:r>
    </w:p>
    <w:p w14:paraId="48750E78" w14:textId="77777777" w:rsidR="004B0CBF" w:rsidRPr="004B0CBF" w:rsidRDefault="004B0CBF" w:rsidP="004B0CBF">
      <w:pPr>
        <w:pStyle w:val="EndNoteBibliography"/>
      </w:pPr>
      <w:r w:rsidRPr="004B0CBF">
        <w:t>47</w:t>
      </w:r>
      <w:r w:rsidRPr="004B0CBF">
        <w:tab/>
        <w:t>La Reau, A.J., and Suen, G.: ‘The Ruminococci: key symbionts of the gut ecosystem’, J Microbiol, 2018, 56, (3), pp. 199-208</w:t>
      </w:r>
    </w:p>
    <w:p w14:paraId="5284F729" w14:textId="77777777" w:rsidR="004B0CBF" w:rsidRPr="004B0CBF" w:rsidRDefault="004B0CBF" w:rsidP="004B0CBF">
      <w:pPr>
        <w:pStyle w:val="EndNoteBibliography"/>
      </w:pPr>
      <w:r w:rsidRPr="004B0CBF">
        <w:t>48</w:t>
      </w:r>
      <w:r w:rsidRPr="004B0CBF">
        <w:tab/>
        <w:t>Rainey, F.A., and Janssen, P.H.: ‘Phylogenetic analysis by 16S ribosomal DNA sequence comparison reveals two unrelated groups of species within the genus Ruminococcus’, FEMS Microbiol Lett, 1995, 129, (1), pp. 69-73</w:t>
      </w:r>
    </w:p>
    <w:p w14:paraId="798B946E" w14:textId="77777777" w:rsidR="004B0CBF" w:rsidRPr="004B0CBF" w:rsidRDefault="004B0CBF" w:rsidP="004B0CBF">
      <w:pPr>
        <w:pStyle w:val="EndNoteBibliography"/>
      </w:pPr>
      <w:r w:rsidRPr="004B0CBF">
        <w:t>49</w:t>
      </w:r>
      <w:r w:rsidRPr="004B0CBF">
        <w:tab/>
        <w:t xml:space="preserve">Qin, J., Li, R., Raes, J., Arumugam, M., Burgdorf, K.S., Manichanh, C., Nielsen, T., Pons, N., Levenez, F., Yamada, T., Mende, D.R., Li, J., Xu, J., Li, S., Li, D., Cao, J., Wang, B., Liang, H., Zheng, H., Xie, Y., Tap, J., Lepage, P., Bertalan, M., Batto, J.M., Hansen, T., Le Paslier, D., Linneberg, A., Nielsen, H.B., Pelletier, E., Renault, P., Sicheritz-Ponten, T., Turner, K., Zhu, H., Yu, C., Li, S., Jian, M., Zhou, Y., Li, Y., Zhang, X., Li, S., Qin, N., Yang, H., Wang, J., Brunak, S., Dore, J., Guarner, F., Kristiansen, K., Pedersen, O., Parkhill, J., Weissenbach, J., Meta, H.I.T.C., </w:t>
      </w:r>
      <w:r w:rsidRPr="004B0CBF">
        <w:lastRenderedPageBreak/>
        <w:t>Bork, P., Ehrlich, S.D., and Wang, J.: ‘A human gut microbial gene catalogue established by metagenomic sequencing’, Nature, 2010, 464, (7285), pp. 59-65</w:t>
      </w:r>
    </w:p>
    <w:p w14:paraId="3A0CB406" w14:textId="77777777" w:rsidR="004B0CBF" w:rsidRPr="004B0CBF" w:rsidRDefault="004B0CBF" w:rsidP="004B0CBF">
      <w:pPr>
        <w:pStyle w:val="EndNoteBibliography"/>
      </w:pPr>
      <w:r w:rsidRPr="004B0CBF">
        <w:t>50</w:t>
      </w:r>
      <w:r w:rsidRPr="004B0CBF">
        <w:tab/>
        <w:t>Leschine, S.B.: ‘Cellulose degradation in anaerobic environments’, Annu Rev Microbiol, 1995, 49, pp. 399-426</w:t>
      </w:r>
    </w:p>
    <w:p w14:paraId="1F409167" w14:textId="77777777" w:rsidR="004B0CBF" w:rsidRPr="004B0CBF" w:rsidRDefault="004B0CBF" w:rsidP="004B0CBF">
      <w:pPr>
        <w:pStyle w:val="EndNoteBibliography"/>
      </w:pPr>
      <w:r w:rsidRPr="004B0CBF">
        <w:t>51</w:t>
      </w:r>
      <w:r w:rsidRPr="004B0CBF">
        <w:tab/>
        <w:t>Flint, H.J., Bayer, E.A., Rincon, M.T., Lamed, R., and White, B.A.: ‘Polysaccharide utilization by gut bacteria: potential for new insights from genomic analysis’, Nat Rev Microbiol, 2008, 6, (2), pp. 121-131</w:t>
      </w:r>
    </w:p>
    <w:p w14:paraId="37E92D9A" w14:textId="77777777" w:rsidR="004B0CBF" w:rsidRPr="004B0CBF" w:rsidRDefault="004B0CBF" w:rsidP="004B0CBF">
      <w:pPr>
        <w:pStyle w:val="EndNoteBibliography"/>
      </w:pPr>
      <w:r w:rsidRPr="004B0CBF">
        <w:t>52</w:t>
      </w:r>
      <w:r w:rsidRPr="004B0CBF">
        <w:tab/>
        <w:t>Lyra, A., Krogius-Kurikka, L., Nikkila, J., Malinen, E., Kajander, K., Kurikka, K., Korpela, R., and Palva, A.: ‘Effect of a multispecies probiotic supplement on quantity of irritable bowel syndrome-related intestinal microbial phylotypes’, BMC Gastroenterol, 2010, 10, pp. 110</w:t>
      </w:r>
    </w:p>
    <w:p w14:paraId="2FAAB26E" w14:textId="77777777" w:rsidR="004B0CBF" w:rsidRPr="004B0CBF" w:rsidRDefault="004B0CBF" w:rsidP="004B0CBF">
      <w:pPr>
        <w:pStyle w:val="EndNoteBibliography"/>
      </w:pPr>
      <w:r w:rsidRPr="004B0CBF">
        <w:t>53</w:t>
      </w:r>
      <w:r w:rsidRPr="004B0CBF">
        <w:tab/>
        <w:t>Hall, A.B., Yassour, M., Sauk, J., Garner, A., Jiang, X., Arthur, T., Lagoudas, G.K., Vatanen, T., Fornelos, N., Wilson, R., Bertha, M., Cohen, M., Garber, J., Khalili, H., Gevers, D., Ananthakrishnan, A.N., Kugathasan, S., Lander, E.S., Blainey, P., Vlamakis, H., Xavier, R.J., and Huttenhower, C.: ‘A novel Ruminococcus gnavus clade enriched in inflammatory bowel disease patients’, Genome Med, 2017, 9, (1), pp. 103</w:t>
      </w:r>
    </w:p>
    <w:p w14:paraId="1B8C1AF4" w14:textId="77777777" w:rsidR="004B0CBF" w:rsidRPr="004B0CBF" w:rsidRDefault="004B0CBF" w:rsidP="004B0CBF">
      <w:pPr>
        <w:pStyle w:val="EndNoteBibliography"/>
      </w:pPr>
      <w:r w:rsidRPr="004B0CBF">
        <w:t>54</w:t>
      </w:r>
      <w:r w:rsidRPr="004B0CBF">
        <w:tab/>
        <w:t>Henke, M.T., Kenny, D.J., Cassilly, C.D., Vlamakis, H., Xavier, R.J., and Clardy, J.: ‘Ruminococcus gnavus, a member of the human gut microbiome associated with Crohn's disease, produces an inflammatory polysaccharide’, Proc Natl Acad Sci U S A, 2019, 116, (26), pp. 12672-12677</w:t>
      </w:r>
    </w:p>
    <w:p w14:paraId="4338F504" w14:textId="77777777" w:rsidR="004B0CBF" w:rsidRPr="004B0CBF" w:rsidRDefault="004B0CBF" w:rsidP="004B0CBF">
      <w:pPr>
        <w:pStyle w:val="EndNoteBibliography"/>
      </w:pPr>
      <w:r w:rsidRPr="004B0CBF">
        <w:t>55</w:t>
      </w:r>
      <w:r w:rsidRPr="004B0CBF">
        <w:tab/>
        <w:t>Chua, H.H., Chou, H.C., Tung, Y.L., Chiang, B.L., Liao, C.C., Liu, H.H., and Ni, Y.H.: ‘Intestinal Dysbiosis Featuring Abundance of Ruminococcus gnavus Associates With Allergic Diseases in Infants’, Gastroenterology, 2018, 154, (1), pp. 154-167</w:t>
      </w:r>
    </w:p>
    <w:p w14:paraId="3DA4E49C" w14:textId="77777777" w:rsidR="004B0CBF" w:rsidRPr="004B0CBF" w:rsidRDefault="004B0CBF" w:rsidP="004B0CBF">
      <w:pPr>
        <w:pStyle w:val="EndNoteBibliography"/>
      </w:pPr>
      <w:r w:rsidRPr="004B0CBF">
        <w:t>56</w:t>
      </w:r>
      <w:r w:rsidRPr="004B0CBF">
        <w:tab/>
        <w:t>Johnson, E.L., Heaver, S.L., Walters, W.A., and Ley, R.E.: ‘Microbiome and metabolic disease: revisiting the bacterial phylum Bacteroidetes’, J Mol Med (Berl), 2017, 95, (1), pp. 1-8</w:t>
      </w:r>
    </w:p>
    <w:p w14:paraId="446414FB" w14:textId="77777777" w:rsidR="004B0CBF" w:rsidRPr="004B0CBF" w:rsidRDefault="004B0CBF" w:rsidP="004B0CBF">
      <w:pPr>
        <w:pStyle w:val="EndNoteBibliography"/>
      </w:pPr>
      <w:r w:rsidRPr="004B0CBF">
        <w:t>57</w:t>
      </w:r>
      <w:r w:rsidRPr="004B0CBF">
        <w:tab/>
        <w:t>Couturier-Maillard, A., Secher, T., Rehman, A., Normand, S., De Arcangelis, A., Haesler, R., Huot, L., Grandjean, T., Bressenot, A., Delanoye-Crespin, A., Gaillot, O., Schreiber, S., Lemoine, Y., Ryffel, B., Hot, D., Nunez, G., Chen, G., Rosenstiel, P., and Chamaillard, M.: ‘NOD2-mediated dysbiosis predisposes mice to transmissible colitis and colorectal cancer’, J Clin Invest, 2013, 123, (2), pp. 700-711</w:t>
      </w:r>
    </w:p>
    <w:p w14:paraId="2FAB823C" w14:textId="77777777" w:rsidR="004B0CBF" w:rsidRPr="004B0CBF" w:rsidRDefault="004B0CBF" w:rsidP="004B0CBF">
      <w:pPr>
        <w:pStyle w:val="EndNoteBibliography"/>
      </w:pPr>
      <w:r w:rsidRPr="004B0CBF">
        <w:t>58</w:t>
      </w:r>
      <w:r w:rsidRPr="004B0CBF">
        <w:tab/>
        <w:t>Carmichael, W.W.: ‘Cyanobacteria secondary metabolites--the cyanotoxins’, J Appl Bacteriol, 1992, 72, (6), pp. 445-459</w:t>
      </w:r>
    </w:p>
    <w:p w14:paraId="3AF1E844" w14:textId="77777777" w:rsidR="004B0CBF" w:rsidRPr="004B0CBF" w:rsidRDefault="004B0CBF" w:rsidP="004B0CBF">
      <w:pPr>
        <w:pStyle w:val="EndNoteBibliography"/>
      </w:pPr>
      <w:r w:rsidRPr="004B0CBF">
        <w:t>59</w:t>
      </w:r>
      <w:r w:rsidRPr="004B0CBF">
        <w:tab/>
        <w:t>Carmichael, W.W.: ‘The toxins of cyanobacteria’, Sci Am, 1994, 270, (1), pp. 78-86</w:t>
      </w:r>
    </w:p>
    <w:p w14:paraId="3FA2D81B" w14:textId="77777777" w:rsidR="004B0CBF" w:rsidRPr="004B0CBF" w:rsidRDefault="004B0CBF" w:rsidP="004B0CBF">
      <w:pPr>
        <w:pStyle w:val="EndNoteBibliography"/>
      </w:pPr>
      <w:r w:rsidRPr="004B0CBF">
        <w:t>60</w:t>
      </w:r>
      <w:r w:rsidRPr="004B0CBF">
        <w:tab/>
        <w:t>Hildebrand, F., Nguyen, T.L., Brinkman, B., Yunta, R.G., Cauwe, B., Vandenabeele, P., Liston, A., and Raes, J.: ‘Inflammation-associated enterotypes, host genotype, cage and inter-individual effects drive gut microbiota variation in common laboratory mice’, Genome Biol, 2013, 14, (1), pp. R4</w:t>
      </w:r>
    </w:p>
    <w:p w14:paraId="5509D69F" w14:textId="77777777" w:rsidR="004B0CBF" w:rsidRPr="004B0CBF" w:rsidRDefault="004B0CBF" w:rsidP="004B0CBF">
      <w:pPr>
        <w:pStyle w:val="EndNoteBibliography"/>
      </w:pPr>
      <w:r w:rsidRPr="004B0CBF">
        <w:t>61</w:t>
      </w:r>
      <w:r w:rsidRPr="004B0CBF">
        <w:tab/>
        <w:t>Roopchand, D.E., Carmody, R.N., Kuhn, P., Moskal, K., Rojas-Silva, P., Turnbaugh, P.J., and Raskin, I.: ‘Dietary Polyphenols Promote Growth of the Gut Bacterium Akkermansia muciniphila and Attenuate High-Fat Diet-Induced Metabolic Syndrome’, Diabetes, 2015, 64, (8), pp. 2847-2858</w:t>
      </w:r>
    </w:p>
    <w:p w14:paraId="0BB9ED8A" w14:textId="77777777" w:rsidR="004B0CBF" w:rsidRPr="004B0CBF" w:rsidRDefault="004B0CBF" w:rsidP="004B0CBF">
      <w:pPr>
        <w:pStyle w:val="EndNoteBibliography"/>
      </w:pPr>
      <w:r w:rsidRPr="004B0CBF">
        <w:t>62</w:t>
      </w:r>
      <w:r w:rsidRPr="004B0CBF">
        <w:tab/>
        <w:t>Zhang, L., Carmody, R.N., Kalariya, H.M., Duran, R.M., Moskal, K., Poulev, A., Kuhn, P., Tveter, K.M., Turnbaugh, P.J., Raskin, I., and Roopchand, D.E.: ‘Grape proanthocyanidin-induced intestinal bloom of Akkermansia muciniphila is dependent on its baseline abundance and precedes activation of host genes related to metabolic health’, J Nutr Biochem, 2018, 56, pp. 142-151</w:t>
      </w:r>
    </w:p>
    <w:p w14:paraId="416C9002" w14:textId="77777777" w:rsidR="004B0CBF" w:rsidRPr="004B0CBF" w:rsidRDefault="004B0CBF" w:rsidP="004B0CBF">
      <w:pPr>
        <w:pStyle w:val="EndNoteBibliography"/>
      </w:pPr>
      <w:r w:rsidRPr="004B0CBF">
        <w:t>63</w:t>
      </w:r>
      <w:r w:rsidRPr="004B0CBF">
        <w:tab/>
        <w:t>Turnbaugh, P.J., Ridaura, V.K., Faith, J.J., Rey, F.E., Knight, R., and Gordon, J.I.: ‘The effect of diet on the human gut microbiome: a metagenomic analysis in humanized gnotobiotic mice’, Sci Transl Med, 2009, 1, (6), pp. 6ra14</w:t>
      </w:r>
    </w:p>
    <w:p w14:paraId="5956709C" w14:textId="77777777" w:rsidR="004B0CBF" w:rsidRPr="004B0CBF" w:rsidRDefault="004B0CBF" w:rsidP="004B0CBF">
      <w:pPr>
        <w:pStyle w:val="EndNoteBibliography"/>
      </w:pPr>
      <w:r w:rsidRPr="004B0CBF">
        <w:t>64</w:t>
      </w:r>
      <w:r w:rsidRPr="004B0CBF">
        <w:tab/>
        <w:t>Lundberg, R., Toft, M.F., August, B., Hansen, A.K., and Hansen, C.H.: ‘Antibiotic-treated versus germ-free rodents for microbiota transplantation studies’, Gut Microbes, 2016, 7, (1), pp. 68-74</w:t>
      </w:r>
    </w:p>
    <w:p w14:paraId="31B3422F" w14:textId="471C9A08" w:rsidR="00E65298" w:rsidRPr="007F3B3D" w:rsidRDefault="0039511D" w:rsidP="00680D0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fldChar w:fldCharType="end"/>
      </w:r>
    </w:p>
    <w:sectPr w:rsidR="00E65298" w:rsidRPr="007F3B3D">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rgsyan, Davit [JRDUS]" w:date="2021-10-01T06:46:00Z" w:initials="SD[">
    <w:p w14:paraId="7935E453" w14:textId="73E399CC" w:rsidR="00680D05" w:rsidRDefault="00680D05">
      <w:pPr>
        <w:pStyle w:val="CommentText"/>
      </w:pPr>
      <w:r>
        <w:rPr>
          <w:rStyle w:val="CommentReference"/>
        </w:rPr>
        <w:annotationRef/>
      </w:r>
      <w:r>
        <w:t>Cut down to 200 words</w:t>
      </w:r>
    </w:p>
  </w:comment>
  <w:comment w:id="7" w:author="Sargsyan, Davit [JRDUS]" w:date="2021-10-01T07:00:00Z" w:initials="SD[">
    <w:p w14:paraId="257D9C02" w14:textId="4C9AE0CC" w:rsidR="00C623D0" w:rsidRDefault="00C623D0">
      <w:pPr>
        <w:pStyle w:val="CommentText"/>
      </w:pPr>
      <w:r>
        <w:rPr>
          <w:rStyle w:val="CommentReference"/>
        </w:rPr>
        <w:annotationRef/>
      </w:r>
      <w:r>
        <w:t>check</w:t>
      </w:r>
    </w:p>
  </w:comment>
  <w:comment w:id="10" w:author="Sargsyan, Davit [JRDUS]" w:date="2020-06-28T09:15:00Z" w:initials="SD[">
    <w:p w14:paraId="32DDCFCE" w14:textId="4CC90696" w:rsidR="00953DE9" w:rsidRDefault="00953DE9">
      <w:pPr>
        <w:pStyle w:val="CommentText"/>
      </w:pPr>
      <w:r>
        <w:rPr>
          <w:rStyle w:val="CommentReference"/>
        </w:rPr>
        <w:annotationRef/>
      </w:r>
      <w:r w:rsidR="00DC6329">
        <w:t>@</w:t>
      </w:r>
      <w:r>
        <w:t>Dr Gao</w:t>
      </w:r>
      <w:r w:rsidR="00DC6329">
        <w:t>: is this correct?</w:t>
      </w:r>
      <w:r>
        <w:t xml:space="preserve"> </w:t>
      </w:r>
      <w:r w:rsidR="00DC6329">
        <w:t>Are these 2 different 97% thresholds?</w:t>
      </w:r>
    </w:p>
  </w:comment>
  <w:comment w:id="11" w:author="Sargsyan, Davit [JRDUS]" w:date="2020-06-29T10:45:00Z" w:initials="SD[">
    <w:p w14:paraId="260239BF" w14:textId="481A3A8D" w:rsidR="00953DE9" w:rsidRDefault="00953DE9">
      <w:pPr>
        <w:pStyle w:val="CommentText"/>
      </w:pPr>
      <w:r>
        <w:rPr>
          <w:rStyle w:val="CommentReference"/>
        </w:rPr>
        <w:annotationRef/>
      </w:r>
      <w:r>
        <w:t xml:space="preserve">Reference: </w:t>
      </w:r>
      <w:hyperlink r:id="rId1" w:history="1">
        <w:r>
          <w:rPr>
            <w:rStyle w:val="Hyperlink"/>
          </w:rPr>
          <w:t>https://benjjneb.github.io/dada2/tutorial.html</w:t>
        </w:r>
      </w:hyperlink>
    </w:p>
  </w:comment>
  <w:comment w:id="12" w:author="Sargsyan, Davit [JRDUS]" w:date="2020-06-29T10:45:00Z" w:initials="SD[">
    <w:p w14:paraId="314507AB" w14:textId="3C434E8C" w:rsidR="00953DE9" w:rsidRDefault="00953DE9">
      <w:pPr>
        <w:pStyle w:val="CommentText"/>
      </w:pPr>
      <w:r>
        <w:rPr>
          <w:rStyle w:val="CommentReference"/>
        </w:rPr>
        <w:annotationRef/>
      </w:r>
      <w:r>
        <w:t xml:space="preserve">Reference: </w:t>
      </w:r>
      <w:hyperlink r:id="rId2" w:history="1">
        <w:r>
          <w:rPr>
            <w:rStyle w:val="Hyperlink"/>
          </w:rPr>
          <w:t>https://www.arb-silva.de/</w:t>
        </w:r>
      </w:hyperlink>
    </w:p>
  </w:comment>
  <w:comment w:id="17" w:author="Sargsyan, Davit [JRDUS]" w:date="2021-04-14T09:19:00Z" w:initials="SD[">
    <w:p w14:paraId="1E5ABEB2" w14:textId="1D5C9A91" w:rsidR="00953DE9" w:rsidRDefault="00953DE9">
      <w:pPr>
        <w:pStyle w:val="CommentText"/>
      </w:pPr>
      <w:r>
        <w:rPr>
          <w:rStyle w:val="CommentReference"/>
        </w:rPr>
        <w:annotationRef/>
      </w:r>
      <w:proofErr w:type="spellStart"/>
      <w:r>
        <w:rPr>
          <w:rFonts w:ascii="Times New Roman" w:hAnsi="Times New Roman" w:cs="Times New Roman"/>
          <w:sz w:val="24"/>
        </w:rPr>
        <w:t>Yuyin’s</w:t>
      </w:r>
      <w:proofErr w:type="spellEnd"/>
      <w:r>
        <w:rPr>
          <w:rFonts w:ascii="Times New Roman" w:hAnsi="Times New Roman" w:cs="Times New Roman"/>
          <w:sz w:val="24"/>
        </w:rPr>
        <w:t xml:space="preserve"> figures</w:t>
      </w:r>
    </w:p>
  </w:comment>
  <w:comment w:id="18" w:author="Sargsyan, Davit [JRDUS]" w:date="2023-01-23T19:27:00Z" w:initials="SD[">
    <w:p w14:paraId="6F3E45A6" w14:textId="66E5EB68" w:rsidR="00093F89" w:rsidRDefault="00093F89">
      <w:pPr>
        <w:pStyle w:val="CommentText"/>
      </w:pPr>
      <w:r>
        <w:rPr>
          <w:rStyle w:val="CommentReference"/>
        </w:rPr>
        <w:annotationRef/>
      </w:r>
      <w:hyperlink r:id="rId3" w:history="1">
        <w:r w:rsidRPr="00F679CF">
          <w:rPr>
            <w:rStyle w:val="Hyperlink"/>
          </w:rPr>
          <w:t>https://www.ncbi.nlm.nih.gov/pmc/articles/PMC7671331/</w:t>
        </w:r>
      </w:hyperlink>
    </w:p>
    <w:p w14:paraId="3ADB15B1" w14:textId="777F71D1" w:rsidR="00093F89" w:rsidRDefault="00093F8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5E453" w15:done="0"/>
  <w15:commentEx w15:paraId="257D9C02" w15:done="0"/>
  <w15:commentEx w15:paraId="32DDCFCE" w15:done="0"/>
  <w15:commentEx w15:paraId="260239BF" w15:done="0"/>
  <w15:commentEx w15:paraId="314507AB" w15:done="0"/>
  <w15:commentEx w15:paraId="1E5ABEB2" w15:done="0"/>
  <w15:commentEx w15:paraId="3ADB1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12D4E" w16cex:dateUtc="2021-10-01T10:46:00Z"/>
  <w16cex:commentExtensible w16cex:durableId="2501307D" w16cex:dateUtc="2021-10-01T11:00:00Z"/>
  <w16cex:commentExtensible w16cex:durableId="22A2DE38" w16cex:dateUtc="2020-06-28T13:15:00Z"/>
  <w16cex:commentExtensible w16cex:durableId="22A444BD" w16cex:dateUtc="2020-06-29T14:45:00Z"/>
  <w16cex:commentExtensible w16cex:durableId="22A444DE" w16cex:dateUtc="2020-06-29T14:45:00Z"/>
  <w16cex:commentExtensible w16cex:durableId="2421320B" w16cex:dateUtc="2021-04-14T13:19:00Z"/>
  <w16cex:commentExtensible w16cex:durableId="27795E1E" w16cex:dateUtc="2023-01-24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5E453" w16cid:durableId="25012D4E"/>
  <w16cid:commentId w16cid:paraId="257D9C02" w16cid:durableId="2501307D"/>
  <w16cid:commentId w16cid:paraId="32DDCFCE" w16cid:durableId="22A2DE38"/>
  <w16cid:commentId w16cid:paraId="260239BF" w16cid:durableId="22A444BD"/>
  <w16cid:commentId w16cid:paraId="314507AB" w16cid:durableId="22A444DE"/>
  <w16cid:commentId w16cid:paraId="1E5ABEB2" w16cid:durableId="2421320B"/>
  <w16cid:commentId w16cid:paraId="3ADB15B1" w16cid:durableId="27795E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9D149" w14:textId="77777777" w:rsidR="00F238F2" w:rsidRDefault="00F238F2" w:rsidP="00F37C94">
      <w:r>
        <w:separator/>
      </w:r>
    </w:p>
  </w:endnote>
  <w:endnote w:type="continuationSeparator" w:id="0">
    <w:p w14:paraId="67D2F0CA" w14:textId="77777777" w:rsidR="00F238F2" w:rsidRDefault="00F238F2"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933547"/>
      <w:docPartObj>
        <w:docPartGallery w:val="Page Numbers (Bottom of Page)"/>
        <w:docPartUnique/>
      </w:docPartObj>
    </w:sdtPr>
    <w:sdtEndPr>
      <w:rPr>
        <w:noProof/>
      </w:rPr>
    </w:sdtEndPr>
    <w:sdtContent>
      <w:p w14:paraId="2B3111C3" w14:textId="0943127E" w:rsidR="00953DE9" w:rsidRDefault="00953DE9">
        <w:pPr>
          <w:pStyle w:val="Footer"/>
          <w:jc w:val="right"/>
        </w:pPr>
        <w:r>
          <w:fldChar w:fldCharType="begin"/>
        </w:r>
        <w:r>
          <w:instrText xml:space="preserve"> PAGE   \* MERGEFORMAT </w:instrText>
        </w:r>
        <w:r>
          <w:fldChar w:fldCharType="separate"/>
        </w:r>
        <w:r w:rsidR="006105A1">
          <w:rPr>
            <w:noProof/>
          </w:rPr>
          <w:t>21</w:t>
        </w:r>
        <w:r>
          <w:rPr>
            <w:noProof/>
          </w:rPr>
          <w:fldChar w:fldCharType="end"/>
        </w:r>
      </w:p>
    </w:sdtContent>
  </w:sdt>
  <w:p w14:paraId="79333F75" w14:textId="77777777" w:rsidR="00953DE9" w:rsidRDefault="00953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3EB8C" w14:textId="77777777" w:rsidR="00F238F2" w:rsidRDefault="00F238F2" w:rsidP="00F37C94">
      <w:r>
        <w:separator/>
      </w:r>
    </w:p>
  </w:footnote>
  <w:footnote w:type="continuationSeparator" w:id="0">
    <w:p w14:paraId="60C07027" w14:textId="77777777" w:rsidR="00F238F2" w:rsidRDefault="00F238F2" w:rsidP="00F37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06643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dtzfp4p50rge0araveae8zwawsz0svsa5&quot;&gt;DS uBiome EndNote Library&lt;record-ids&gt;&lt;item&gt;2&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B87D9D"/>
    <w:rsid w:val="00004CEB"/>
    <w:rsid w:val="00007230"/>
    <w:rsid w:val="00010C59"/>
    <w:rsid w:val="00010EED"/>
    <w:rsid w:val="0001159B"/>
    <w:rsid w:val="00016585"/>
    <w:rsid w:val="00020196"/>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87664"/>
    <w:rsid w:val="00090839"/>
    <w:rsid w:val="000915FE"/>
    <w:rsid w:val="0009370C"/>
    <w:rsid w:val="00093EEF"/>
    <w:rsid w:val="00093F89"/>
    <w:rsid w:val="00097E22"/>
    <w:rsid w:val="000A02C9"/>
    <w:rsid w:val="000A1439"/>
    <w:rsid w:val="000A35C9"/>
    <w:rsid w:val="000A5660"/>
    <w:rsid w:val="000B2009"/>
    <w:rsid w:val="000B4702"/>
    <w:rsid w:val="000B4B59"/>
    <w:rsid w:val="000B4D88"/>
    <w:rsid w:val="000B62F6"/>
    <w:rsid w:val="000B69A7"/>
    <w:rsid w:val="000B74ED"/>
    <w:rsid w:val="000B76D3"/>
    <w:rsid w:val="000C51CB"/>
    <w:rsid w:val="000C6F0A"/>
    <w:rsid w:val="000C76CC"/>
    <w:rsid w:val="000C7992"/>
    <w:rsid w:val="000D14B9"/>
    <w:rsid w:val="000D535A"/>
    <w:rsid w:val="000D68C2"/>
    <w:rsid w:val="000D7854"/>
    <w:rsid w:val="000E7E4F"/>
    <w:rsid w:val="000F3B38"/>
    <w:rsid w:val="000F7BE9"/>
    <w:rsid w:val="00100660"/>
    <w:rsid w:val="001022B7"/>
    <w:rsid w:val="001062BA"/>
    <w:rsid w:val="001070CD"/>
    <w:rsid w:val="001107E8"/>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190C"/>
    <w:rsid w:val="001B2BF7"/>
    <w:rsid w:val="001B6443"/>
    <w:rsid w:val="001C6704"/>
    <w:rsid w:val="001C7815"/>
    <w:rsid w:val="001D024D"/>
    <w:rsid w:val="001D0A1E"/>
    <w:rsid w:val="001D38AA"/>
    <w:rsid w:val="001D47C6"/>
    <w:rsid w:val="001D49A9"/>
    <w:rsid w:val="001D5779"/>
    <w:rsid w:val="001D6700"/>
    <w:rsid w:val="001D7E8A"/>
    <w:rsid w:val="001E0FF9"/>
    <w:rsid w:val="001E40ED"/>
    <w:rsid w:val="001F036B"/>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34C1A"/>
    <w:rsid w:val="00237A3D"/>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859C4"/>
    <w:rsid w:val="00287633"/>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074"/>
    <w:rsid w:val="002C0A49"/>
    <w:rsid w:val="002C2004"/>
    <w:rsid w:val="002C5D12"/>
    <w:rsid w:val="002D23B1"/>
    <w:rsid w:val="002D5CB1"/>
    <w:rsid w:val="002D5FF2"/>
    <w:rsid w:val="002D6DD9"/>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5587D"/>
    <w:rsid w:val="003562F0"/>
    <w:rsid w:val="0036021B"/>
    <w:rsid w:val="00362B0A"/>
    <w:rsid w:val="00365014"/>
    <w:rsid w:val="00372019"/>
    <w:rsid w:val="0037265C"/>
    <w:rsid w:val="003736BE"/>
    <w:rsid w:val="00375319"/>
    <w:rsid w:val="00375E6A"/>
    <w:rsid w:val="00376643"/>
    <w:rsid w:val="00377D22"/>
    <w:rsid w:val="003801C0"/>
    <w:rsid w:val="003815DE"/>
    <w:rsid w:val="003815F2"/>
    <w:rsid w:val="0038349B"/>
    <w:rsid w:val="003920F8"/>
    <w:rsid w:val="00392441"/>
    <w:rsid w:val="00392DDE"/>
    <w:rsid w:val="0039511D"/>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E7EB9"/>
    <w:rsid w:val="003F060C"/>
    <w:rsid w:val="003F26AE"/>
    <w:rsid w:val="003F3673"/>
    <w:rsid w:val="003F4B2C"/>
    <w:rsid w:val="003F5B01"/>
    <w:rsid w:val="003F7C2D"/>
    <w:rsid w:val="004020A8"/>
    <w:rsid w:val="00403709"/>
    <w:rsid w:val="00403ABD"/>
    <w:rsid w:val="00406DF1"/>
    <w:rsid w:val="004111CF"/>
    <w:rsid w:val="00411F0D"/>
    <w:rsid w:val="00421F62"/>
    <w:rsid w:val="00427C10"/>
    <w:rsid w:val="004323C4"/>
    <w:rsid w:val="0044143A"/>
    <w:rsid w:val="00441C53"/>
    <w:rsid w:val="00442894"/>
    <w:rsid w:val="00444E78"/>
    <w:rsid w:val="00445EB4"/>
    <w:rsid w:val="0045111B"/>
    <w:rsid w:val="00451BE6"/>
    <w:rsid w:val="00451CD5"/>
    <w:rsid w:val="00452738"/>
    <w:rsid w:val="00452AD7"/>
    <w:rsid w:val="00453723"/>
    <w:rsid w:val="00456546"/>
    <w:rsid w:val="004605F5"/>
    <w:rsid w:val="00465531"/>
    <w:rsid w:val="004711B4"/>
    <w:rsid w:val="0047297A"/>
    <w:rsid w:val="004735C8"/>
    <w:rsid w:val="0047368E"/>
    <w:rsid w:val="0047450B"/>
    <w:rsid w:val="004756AA"/>
    <w:rsid w:val="00476469"/>
    <w:rsid w:val="004837FB"/>
    <w:rsid w:val="00484753"/>
    <w:rsid w:val="00486E2B"/>
    <w:rsid w:val="004909CD"/>
    <w:rsid w:val="0049107D"/>
    <w:rsid w:val="0049153E"/>
    <w:rsid w:val="00491A3B"/>
    <w:rsid w:val="00494F24"/>
    <w:rsid w:val="004A1A38"/>
    <w:rsid w:val="004A4532"/>
    <w:rsid w:val="004A498B"/>
    <w:rsid w:val="004A5FE4"/>
    <w:rsid w:val="004A61EB"/>
    <w:rsid w:val="004A71AC"/>
    <w:rsid w:val="004B0CBF"/>
    <w:rsid w:val="004B2702"/>
    <w:rsid w:val="004B2CF4"/>
    <w:rsid w:val="004B389C"/>
    <w:rsid w:val="004C2E23"/>
    <w:rsid w:val="004C782E"/>
    <w:rsid w:val="004D25C3"/>
    <w:rsid w:val="004D5F18"/>
    <w:rsid w:val="004D76D9"/>
    <w:rsid w:val="004E2107"/>
    <w:rsid w:val="004F1902"/>
    <w:rsid w:val="004F58F4"/>
    <w:rsid w:val="004F610E"/>
    <w:rsid w:val="0050670D"/>
    <w:rsid w:val="0051553E"/>
    <w:rsid w:val="00515724"/>
    <w:rsid w:val="0051624C"/>
    <w:rsid w:val="00516FF3"/>
    <w:rsid w:val="005208F1"/>
    <w:rsid w:val="00521996"/>
    <w:rsid w:val="0052283C"/>
    <w:rsid w:val="00524AFF"/>
    <w:rsid w:val="00530628"/>
    <w:rsid w:val="00540852"/>
    <w:rsid w:val="0054174D"/>
    <w:rsid w:val="00542462"/>
    <w:rsid w:val="005475EA"/>
    <w:rsid w:val="00552714"/>
    <w:rsid w:val="005556E9"/>
    <w:rsid w:val="00555E38"/>
    <w:rsid w:val="00562D1F"/>
    <w:rsid w:val="0056538F"/>
    <w:rsid w:val="005706A0"/>
    <w:rsid w:val="005731CE"/>
    <w:rsid w:val="0057512C"/>
    <w:rsid w:val="0057593F"/>
    <w:rsid w:val="00576283"/>
    <w:rsid w:val="00576DF7"/>
    <w:rsid w:val="00577C13"/>
    <w:rsid w:val="005836EE"/>
    <w:rsid w:val="00585774"/>
    <w:rsid w:val="005857CC"/>
    <w:rsid w:val="0058669F"/>
    <w:rsid w:val="0059064E"/>
    <w:rsid w:val="005911AF"/>
    <w:rsid w:val="005913B6"/>
    <w:rsid w:val="00591F8B"/>
    <w:rsid w:val="00594BF5"/>
    <w:rsid w:val="00596896"/>
    <w:rsid w:val="005A1F83"/>
    <w:rsid w:val="005A2AB7"/>
    <w:rsid w:val="005A7DAB"/>
    <w:rsid w:val="005B1522"/>
    <w:rsid w:val="005B4753"/>
    <w:rsid w:val="005C0362"/>
    <w:rsid w:val="005C5519"/>
    <w:rsid w:val="005C7EAA"/>
    <w:rsid w:val="005D07AA"/>
    <w:rsid w:val="005D1AE7"/>
    <w:rsid w:val="005D2124"/>
    <w:rsid w:val="005D4E7B"/>
    <w:rsid w:val="005E1853"/>
    <w:rsid w:val="005E3B4B"/>
    <w:rsid w:val="005E54D2"/>
    <w:rsid w:val="005E588F"/>
    <w:rsid w:val="005E7A48"/>
    <w:rsid w:val="005F065A"/>
    <w:rsid w:val="005F2F8D"/>
    <w:rsid w:val="005F339B"/>
    <w:rsid w:val="005F5422"/>
    <w:rsid w:val="005F54C3"/>
    <w:rsid w:val="005F5CB8"/>
    <w:rsid w:val="00600A7F"/>
    <w:rsid w:val="00605E87"/>
    <w:rsid w:val="006105A1"/>
    <w:rsid w:val="00612739"/>
    <w:rsid w:val="00613680"/>
    <w:rsid w:val="006141E4"/>
    <w:rsid w:val="00617597"/>
    <w:rsid w:val="00620278"/>
    <w:rsid w:val="006219A4"/>
    <w:rsid w:val="006270B4"/>
    <w:rsid w:val="00627D59"/>
    <w:rsid w:val="00637E1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56"/>
    <w:rsid w:val="00675593"/>
    <w:rsid w:val="006804F3"/>
    <w:rsid w:val="00680D05"/>
    <w:rsid w:val="00680DD0"/>
    <w:rsid w:val="00681A71"/>
    <w:rsid w:val="006823EC"/>
    <w:rsid w:val="00683196"/>
    <w:rsid w:val="00687A0A"/>
    <w:rsid w:val="00690DE0"/>
    <w:rsid w:val="00695381"/>
    <w:rsid w:val="006957C5"/>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2ED1"/>
    <w:rsid w:val="006E73DC"/>
    <w:rsid w:val="006E765F"/>
    <w:rsid w:val="006E7871"/>
    <w:rsid w:val="006F127A"/>
    <w:rsid w:val="006F15C4"/>
    <w:rsid w:val="006F35DA"/>
    <w:rsid w:val="006F36AE"/>
    <w:rsid w:val="006F37DE"/>
    <w:rsid w:val="006F6B0F"/>
    <w:rsid w:val="006F74B5"/>
    <w:rsid w:val="00704F76"/>
    <w:rsid w:val="0070765E"/>
    <w:rsid w:val="007122B8"/>
    <w:rsid w:val="00714DE1"/>
    <w:rsid w:val="007164B8"/>
    <w:rsid w:val="00722FEE"/>
    <w:rsid w:val="0072363B"/>
    <w:rsid w:val="0073212E"/>
    <w:rsid w:val="00734B87"/>
    <w:rsid w:val="00734BBB"/>
    <w:rsid w:val="007372BA"/>
    <w:rsid w:val="00740138"/>
    <w:rsid w:val="007439ED"/>
    <w:rsid w:val="00744609"/>
    <w:rsid w:val="0074552F"/>
    <w:rsid w:val="00751365"/>
    <w:rsid w:val="007514F6"/>
    <w:rsid w:val="0075281B"/>
    <w:rsid w:val="007528ED"/>
    <w:rsid w:val="00754279"/>
    <w:rsid w:val="00754438"/>
    <w:rsid w:val="00756006"/>
    <w:rsid w:val="00756267"/>
    <w:rsid w:val="00756843"/>
    <w:rsid w:val="00756DE3"/>
    <w:rsid w:val="00760217"/>
    <w:rsid w:val="007608CA"/>
    <w:rsid w:val="00762BD7"/>
    <w:rsid w:val="007636B1"/>
    <w:rsid w:val="00765DE6"/>
    <w:rsid w:val="007667CF"/>
    <w:rsid w:val="007673DA"/>
    <w:rsid w:val="00773696"/>
    <w:rsid w:val="007755AE"/>
    <w:rsid w:val="007779A1"/>
    <w:rsid w:val="0078022C"/>
    <w:rsid w:val="007817B6"/>
    <w:rsid w:val="00781D2F"/>
    <w:rsid w:val="007827B8"/>
    <w:rsid w:val="00783329"/>
    <w:rsid w:val="00790068"/>
    <w:rsid w:val="00791BF6"/>
    <w:rsid w:val="00792C7C"/>
    <w:rsid w:val="00795FBB"/>
    <w:rsid w:val="007A0CB9"/>
    <w:rsid w:val="007A1A9F"/>
    <w:rsid w:val="007A521E"/>
    <w:rsid w:val="007A5EE3"/>
    <w:rsid w:val="007A6D0B"/>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2B4F"/>
    <w:rsid w:val="007F3B3D"/>
    <w:rsid w:val="007F66E9"/>
    <w:rsid w:val="007F6D82"/>
    <w:rsid w:val="008046F7"/>
    <w:rsid w:val="00810D57"/>
    <w:rsid w:val="00810F33"/>
    <w:rsid w:val="00813D87"/>
    <w:rsid w:val="00816350"/>
    <w:rsid w:val="008171B2"/>
    <w:rsid w:val="008228AC"/>
    <w:rsid w:val="00825BAC"/>
    <w:rsid w:val="008267CE"/>
    <w:rsid w:val="00827E4A"/>
    <w:rsid w:val="00827FC7"/>
    <w:rsid w:val="00833CAF"/>
    <w:rsid w:val="00833F72"/>
    <w:rsid w:val="00835882"/>
    <w:rsid w:val="008373DD"/>
    <w:rsid w:val="0085215B"/>
    <w:rsid w:val="00856CB4"/>
    <w:rsid w:val="00861076"/>
    <w:rsid w:val="00861E9F"/>
    <w:rsid w:val="00863B6F"/>
    <w:rsid w:val="00870498"/>
    <w:rsid w:val="00870538"/>
    <w:rsid w:val="00870F65"/>
    <w:rsid w:val="00872B6A"/>
    <w:rsid w:val="00875906"/>
    <w:rsid w:val="00881B20"/>
    <w:rsid w:val="00884745"/>
    <w:rsid w:val="00884E37"/>
    <w:rsid w:val="00884E8F"/>
    <w:rsid w:val="00885149"/>
    <w:rsid w:val="00886751"/>
    <w:rsid w:val="00886AEF"/>
    <w:rsid w:val="0088737C"/>
    <w:rsid w:val="00894558"/>
    <w:rsid w:val="008A6AA9"/>
    <w:rsid w:val="008B027D"/>
    <w:rsid w:val="008B2684"/>
    <w:rsid w:val="008B2A26"/>
    <w:rsid w:val="008B3B29"/>
    <w:rsid w:val="008B45A1"/>
    <w:rsid w:val="008C65B3"/>
    <w:rsid w:val="008C7AB8"/>
    <w:rsid w:val="008D0D11"/>
    <w:rsid w:val="008D0DA9"/>
    <w:rsid w:val="008D1FB6"/>
    <w:rsid w:val="008D698F"/>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36CED"/>
    <w:rsid w:val="009457D8"/>
    <w:rsid w:val="00951060"/>
    <w:rsid w:val="00953DE9"/>
    <w:rsid w:val="00960A93"/>
    <w:rsid w:val="00964522"/>
    <w:rsid w:val="00965AC4"/>
    <w:rsid w:val="009669F7"/>
    <w:rsid w:val="00966AEA"/>
    <w:rsid w:val="00966DB3"/>
    <w:rsid w:val="00967DA3"/>
    <w:rsid w:val="00970B98"/>
    <w:rsid w:val="0097116A"/>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4837"/>
    <w:rsid w:val="009E649F"/>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6904"/>
    <w:rsid w:val="00A676C8"/>
    <w:rsid w:val="00A70252"/>
    <w:rsid w:val="00A71719"/>
    <w:rsid w:val="00A72E79"/>
    <w:rsid w:val="00A776C2"/>
    <w:rsid w:val="00A80AFD"/>
    <w:rsid w:val="00A82EE9"/>
    <w:rsid w:val="00A85432"/>
    <w:rsid w:val="00A8769E"/>
    <w:rsid w:val="00A90982"/>
    <w:rsid w:val="00A9318A"/>
    <w:rsid w:val="00A93C4E"/>
    <w:rsid w:val="00A94F31"/>
    <w:rsid w:val="00A96E25"/>
    <w:rsid w:val="00AA1344"/>
    <w:rsid w:val="00AA240E"/>
    <w:rsid w:val="00AA3065"/>
    <w:rsid w:val="00AB2A51"/>
    <w:rsid w:val="00AB374B"/>
    <w:rsid w:val="00AB4F15"/>
    <w:rsid w:val="00AB6099"/>
    <w:rsid w:val="00AB703B"/>
    <w:rsid w:val="00AC347E"/>
    <w:rsid w:val="00AC38F3"/>
    <w:rsid w:val="00AC674F"/>
    <w:rsid w:val="00AD3D6B"/>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58D"/>
    <w:rsid w:val="00B22B9C"/>
    <w:rsid w:val="00B22F15"/>
    <w:rsid w:val="00B238C7"/>
    <w:rsid w:val="00B2451E"/>
    <w:rsid w:val="00B37522"/>
    <w:rsid w:val="00B41985"/>
    <w:rsid w:val="00B424AD"/>
    <w:rsid w:val="00B42B05"/>
    <w:rsid w:val="00B43475"/>
    <w:rsid w:val="00B465D8"/>
    <w:rsid w:val="00B50459"/>
    <w:rsid w:val="00B56B8A"/>
    <w:rsid w:val="00B572AB"/>
    <w:rsid w:val="00B5776E"/>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94F02"/>
    <w:rsid w:val="00BA412A"/>
    <w:rsid w:val="00BA5221"/>
    <w:rsid w:val="00BA5C17"/>
    <w:rsid w:val="00BA5FD1"/>
    <w:rsid w:val="00BA7136"/>
    <w:rsid w:val="00BA7AE1"/>
    <w:rsid w:val="00BB0977"/>
    <w:rsid w:val="00BB4182"/>
    <w:rsid w:val="00BB4389"/>
    <w:rsid w:val="00BB7257"/>
    <w:rsid w:val="00BB7315"/>
    <w:rsid w:val="00BC1239"/>
    <w:rsid w:val="00BC419A"/>
    <w:rsid w:val="00BC45DB"/>
    <w:rsid w:val="00BD47AF"/>
    <w:rsid w:val="00BE0478"/>
    <w:rsid w:val="00BE144F"/>
    <w:rsid w:val="00BE2439"/>
    <w:rsid w:val="00BE4478"/>
    <w:rsid w:val="00BF0CFE"/>
    <w:rsid w:val="00BF17E4"/>
    <w:rsid w:val="00C001A6"/>
    <w:rsid w:val="00C00DE0"/>
    <w:rsid w:val="00C04C00"/>
    <w:rsid w:val="00C06148"/>
    <w:rsid w:val="00C06704"/>
    <w:rsid w:val="00C07691"/>
    <w:rsid w:val="00C1079E"/>
    <w:rsid w:val="00C1343A"/>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57DEB"/>
    <w:rsid w:val="00C623D0"/>
    <w:rsid w:val="00C62B79"/>
    <w:rsid w:val="00C63F14"/>
    <w:rsid w:val="00C645D5"/>
    <w:rsid w:val="00C65E11"/>
    <w:rsid w:val="00C675B0"/>
    <w:rsid w:val="00C70883"/>
    <w:rsid w:val="00C70EC6"/>
    <w:rsid w:val="00C72CC5"/>
    <w:rsid w:val="00C73ADB"/>
    <w:rsid w:val="00C74076"/>
    <w:rsid w:val="00C80A07"/>
    <w:rsid w:val="00C843D3"/>
    <w:rsid w:val="00C84A02"/>
    <w:rsid w:val="00C84A8C"/>
    <w:rsid w:val="00C86147"/>
    <w:rsid w:val="00C876F7"/>
    <w:rsid w:val="00C90401"/>
    <w:rsid w:val="00C91AF6"/>
    <w:rsid w:val="00C96103"/>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33EF"/>
    <w:rsid w:val="00CF5EBC"/>
    <w:rsid w:val="00CF6156"/>
    <w:rsid w:val="00CF7280"/>
    <w:rsid w:val="00D00955"/>
    <w:rsid w:val="00D02F7B"/>
    <w:rsid w:val="00D1044A"/>
    <w:rsid w:val="00D10692"/>
    <w:rsid w:val="00D11DF3"/>
    <w:rsid w:val="00D143A6"/>
    <w:rsid w:val="00D15692"/>
    <w:rsid w:val="00D16DFE"/>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678C5"/>
    <w:rsid w:val="00D711A5"/>
    <w:rsid w:val="00D750CD"/>
    <w:rsid w:val="00D7554B"/>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C4FEC"/>
    <w:rsid w:val="00DC6329"/>
    <w:rsid w:val="00DC7469"/>
    <w:rsid w:val="00DD4A4F"/>
    <w:rsid w:val="00DD5D22"/>
    <w:rsid w:val="00DD617F"/>
    <w:rsid w:val="00DD7577"/>
    <w:rsid w:val="00DD7EE2"/>
    <w:rsid w:val="00DE1BE7"/>
    <w:rsid w:val="00DE4C15"/>
    <w:rsid w:val="00DE5B43"/>
    <w:rsid w:val="00DE7501"/>
    <w:rsid w:val="00DF3B4C"/>
    <w:rsid w:val="00DF48DA"/>
    <w:rsid w:val="00DF7379"/>
    <w:rsid w:val="00E105EA"/>
    <w:rsid w:val="00E17151"/>
    <w:rsid w:val="00E20A85"/>
    <w:rsid w:val="00E21563"/>
    <w:rsid w:val="00E23619"/>
    <w:rsid w:val="00E331CC"/>
    <w:rsid w:val="00E36AF1"/>
    <w:rsid w:val="00E41E36"/>
    <w:rsid w:val="00E435E5"/>
    <w:rsid w:val="00E44822"/>
    <w:rsid w:val="00E45630"/>
    <w:rsid w:val="00E50462"/>
    <w:rsid w:val="00E51F15"/>
    <w:rsid w:val="00E52F0D"/>
    <w:rsid w:val="00E53F75"/>
    <w:rsid w:val="00E54103"/>
    <w:rsid w:val="00E54D93"/>
    <w:rsid w:val="00E5501D"/>
    <w:rsid w:val="00E56D53"/>
    <w:rsid w:val="00E57BDD"/>
    <w:rsid w:val="00E60892"/>
    <w:rsid w:val="00E61528"/>
    <w:rsid w:val="00E633AD"/>
    <w:rsid w:val="00E648FA"/>
    <w:rsid w:val="00E64ACC"/>
    <w:rsid w:val="00E64AEE"/>
    <w:rsid w:val="00E64E04"/>
    <w:rsid w:val="00E65298"/>
    <w:rsid w:val="00E66AD1"/>
    <w:rsid w:val="00E70767"/>
    <w:rsid w:val="00E70C31"/>
    <w:rsid w:val="00E7381B"/>
    <w:rsid w:val="00E748B9"/>
    <w:rsid w:val="00E74EE0"/>
    <w:rsid w:val="00E7558B"/>
    <w:rsid w:val="00E7574D"/>
    <w:rsid w:val="00E75D73"/>
    <w:rsid w:val="00E7613D"/>
    <w:rsid w:val="00E80C9C"/>
    <w:rsid w:val="00E81CE3"/>
    <w:rsid w:val="00E82F64"/>
    <w:rsid w:val="00E84C3F"/>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C2433"/>
    <w:rsid w:val="00ED25BE"/>
    <w:rsid w:val="00ED5E64"/>
    <w:rsid w:val="00EE6093"/>
    <w:rsid w:val="00EE7271"/>
    <w:rsid w:val="00EE770D"/>
    <w:rsid w:val="00EE78EC"/>
    <w:rsid w:val="00EF621D"/>
    <w:rsid w:val="00F00B1A"/>
    <w:rsid w:val="00F033E5"/>
    <w:rsid w:val="00F04C8E"/>
    <w:rsid w:val="00F07A1E"/>
    <w:rsid w:val="00F07D11"/>
    <w:rsid w:val="00F11602"/>
    <w:rsid w:val="00F12A5C"/>
    <w:rsid w:val="00F13708"/>
    <w:rsid w:val="00F138EE"/>
    <w:rsid w:val="00F14D29"/>
    <w:rsid w:val="00F16566"/>
    <w:rsid w:val="00F2058E"/>
    <w:rsid w:val="00F20C0C"/>
    <w:rsid w:val="00F212E0"/>
    <w:rsid w:val="00F2133E"/>
    <w:rsid w:val="00F238F2"/>
    <w:rsid w:val="00F23FF3"/>
    <w:rsid w:val="00F241E6"/>
    <w:rsid w:val="00F24283"/>
    <w:rsid w:val="00F27013"/>
    <w:rsid w:val="00F309F6"/>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235"/>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BF1"/>
    <w:rsid w:val="00FD6E47"/>
    <w:rsid w:val="00FD780D"/>
    <w:rsid w:val="00FD7B31"/>
    <w:rsid w:val="00FE01F4"/>
    <w:rsid w:val="00FE49BF"/>
    <w:rsid w:val="00FE6524"/>
    <w:rsid w:val="00FF065B"/>
    <w:rsid w:val="00FF1D1F"/>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paragraph" w:styleId="Heading2">
    <w:name w:val="heading 2"/>
    <w:basedOn w:val="Normal"/>
    <w:next w:val="Normal"/>
    <w:link w:val="Heading2Char"/>
    <w:uiPriority w:val="9"/>
    <w:unhideWhenUsed/>
    <w:qFormat/>
    <w:rsid w:val="000B4D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4D8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7555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customStyle="1" w:styleId="UnresolvedMention1">
    <w:name w:val="Unresolved Mention1"/>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 w:type="paragraph" w:styleId="Revision">
    <w:name w:val="Revision"/>
    <w:hidden/>
    <w:uiPriority w:val="99"/>
    <w:semiHidden/>
    <w:rsid w:val="00886751"/>
    <w:pPr>
      <w:spacing w:after="0" w:line="240" w:lineRule="auto"/>
    </w:pPr>
    <w:rPr>
      <w:rFonts w:ascii="Arial" w:hAnsi="Arial"/>
      <w:kern w:val="2"/>
    </w:rPr>
  </w:style>
  <w:style w:type="paragraph" w:styleId="Header">
    <w:name w:val="header"/>
    <w:basedOn w:val="Normal"/>
    <w:link w:val="HeaderChar"/>
    <w:uiPriority w:val="99"/>
    <w:unhideWhenUsed/>
    <w:rsid w:val="00F37C94"/>
    <w:pPr>
      <w:tabs>
        <w:tab w:val="center" w:pos="4320"/>
        <w:tab w:val="right" w:pos="8640"/>
      </w:tabs>
    </w:pPr>
  </w:style>
  <w:style w:type="character" w:customStyle="1" w:styleId="HeaderChar">
    <w:name w:val="Header Char"/>
    <w:basedOn w:val="DefaultParagraphFont"/>
    <w:link w:val="Header"/>
    <w:uiPriority w:val="99"/>
    <w:rsid w:val="00F37C94"/>
    <w:rPr>
      <w:rFonts w:ascii="Arial" w:hAnsi="Arial"/>
      <w:kern w:val="2"/>
    </w:rPr>
  </w:style>
  <w:style w:type="paragraph" w:styleId="Footer">
    <w:name w:val="footer"/>
    <w:basedOn w:val="Normal"/>
    <w:link w:val="FooterChar"/>
    <w:uiPriority w:val="99"/>
    <w:unhideWhenUsed/>
    <w:rsid w:val="00F37C94"/>
    <w:pPr>
      <w:tabs>
        <w:tab w:val="center" w:pos="4320"/>
        <w:tab w:val="right" w:pos="8640"/>
      </w:tabs>
    </w:pPr>
  </w:style>
  <w:style w:type="character" w:customStyle="1" w:styleId="FooterChar">
    <w:name w:val="Footer Char"/>
    <w:basedOn w:val="DefaultParagraphFont"/>
    <w:link w:val="Footer"/>
    <w:uiPriority w:val="99"/>
    <w:rsid w:val="00F37C94"/>
    <w:rPr>
      <w:rFonts w:ascii="Arial" w:hAnsi="Arial"/>
      <w:kern w:val="2"/>
    </w:rPr>
  </w:style>
  <w:style w:type="character" w:customStyle="1" w:styleId="Heading2Char">
    <w:name w:val="Heading 2 Char"/>
    <w:basedOn w:val="DefaultParagraphFont"/>
    <w:link w:val="Heading2"/>
    <w:uiPriority w:val="9"/>
    <w:rsid w:val="000B4D88"/>
    <w:rPr>
      <w:rFonts w:asciiTheme="majorHAnsi" w:eastAsiaTheme="majorEastAsia" w:hAnsiTheme="majorHAnsi" w:cstheme="majorBidi"/>
      <w:color w:val="365F91" w:themeColor="accent1" w:themeShade="BF"/>
      <w:kern w:val="2"/>
      <w:sz w:val="26"/>
      <w:szCs w:val="26"/>
    </w:rPr>
  </w:style>
  <w:style w:type="character" w:customStyle="1" w:styleId="Heading3Char">
    <w:name w:val="Heading 3 Char"/>
    <w:basedOn w:val="DefaultParagraphFont"/>
    <w:link w:val="Heading3"/>
    <w:uiPriority w:val="9"/>
    <w:rsid w:val="000B4D88"/>
    <w:rPr>
      <w:rFonts w:asciiTheme="majorHAnsi" w:eastAsiaTheme="majorEastAsia" w:hAnsiTheme="majorHAnsi" w:cstheme="majorBidi"/>
      <w:color w:val="243F60" w:themeColor="accent1" w:themeShade="7F"/>
      <w:kern w:val="2"/>
      <w:sz w:val="24"/>
      <w:szCs w:val="24"/>
    </w:rPr>
  </w:style>
  <w:style w:type="paragraph" w:styleId="TOCHeading">
    <w:name w:val="TOC Heading"/>
    <w:basedOn w:val="Heading1"/>
    <w:next w:val="Normal"/>
    <w:uiPriority w:val="39"/>
    <w:unhideWhenUsed/>
    <w:qFormat/>
    <w:rsid w:val="000B4D88"/>
    <w:pPr>
      <w:widowControl/>
      <w:spacing w:before="240" w:line="259" w:lineRule="auto"/>
      <w:jc w:val="left"/>
      <w:outlineLvl w:val="9"/>
    </w:pPr>
    <w:rPr>
      <w:rFonts w:asciiTheme="majorHAnsi" w:hAnsiTheme="majorHAnsi"/>
      <w:b w:val="0"/>
      <w:bCs w:val="0"/>
      <w:color w:val="365F91" w:themeColor="accent1" w:themeShade="BF"/>
      <w:sz w:val="32"/>
      <w:szCs w:val="32"/>
      <w:lang w:eastAsia="en-US"/>
    </w:rPr>
  </w:style>
  <w:style w:type="paragraph" w:styleId="TOC1">
    <w:name w:val="toc 1"/>
    <w:basedOn w:val="Normal"/>
    <w:next w:val="Normal"/>
    <w:autoRedefine/>
    <w:uiPriority w:val="39"/>
    <w:unhideWhenUsed/>
    <w:rsid w:val="000B4D88"/>
    <w:pPr>
      <w:spacing w:after="100"/>
    </w:pPr>
  </w:style>
  <w:style w:type="paragraph" w:styleId="TOC2">
    <w:name w:val="toc 2"/>
    <w:basedOn w:val="Normal"/>
    <w:next w:val="Normal"/>
    <w:autoRedefine/>
    <w:uiPriority w:val="39"/>
    <w:unhideWhenUsed/>
    <w:rsid w:val="000B4D88"/>
    <w:pPr>
      <w:spacing w:after="100"/>
      <w:ind w:left="220"/>
    </w:pPr>
  </w:style>
  <w:style w:type="paragraph" w:styleId="TOC3">
    <w:name w:val="toc 3"/>
    <w:basedOn w:val="Normal"/>
    <w:next w:val="Normal"/>
    <w:autoRedefine/>
    <w:uiPriority w:val="39"/>
    <w:unhideWhenUsed/>
    <w:rsid w:val="000B4D88"/>
    <w:pPr>
      <w:spacing w:after="100"/>
      <w:ind w:left="440"/>
    </w:pPr>
  </w:style>
  <w:style w:type="table" w:styleId="TableGrid">
    <w:name w:val="Table Grid"/>
    <w:basedOn w:val="TableNormal"/>
    <w:uiPriority w:val="59"/>
    <w:rsid w:val="00C96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75556"/>
    <w:rPr>
      <w:rFonts w:asciiTheme="majorHAnsi" w:eastAsiaTheme="majorEastAsia" w:hAnsiTheme="majorHAnsi" w:cstheme="majorBidi"/>
      <w:i/>
      <w:iCs/>
      <w:color w:val="365F91" w:themeColor="accent1" w:themeShade="BF"/>
      <w:kern w:val="2"/>
    </w:rPr>
  </w:style>
  <w:style w:type="character" w:styleId="UnresolvedMention">
    <w:name w:val="Unresolved Mention"/>
    <w:basedOn w:val="DefaultParagraphFont"/>
    <w:uiPriority w:val="99"/>
    <w:semiHidden/>
    <w:unhideWhenUsed/>
    <w:rsid w:val="00093F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246884955">
      <w:bodyDiv w:val="1"/>
      <w:marLeft w:val="0"/>
      <w:marRight w:val="0"/>
      <w:marTop w:val="0"/>
      <w:marBottom w:val="0"/>
      <w:divBdr>
        <w:top w:val="none" w:sz="0" w:space="0" w:color="auto"/>
        <w:left w:val="none" w:sz="0" w:space="0" w:color="auto"/>
        <w:bottom w:val="none" w:sz="0" w:space="0" w:color="auto"/>
        <w:right w:val="none" w:sz="0" w:space="0" w:color="auto"/>
      </w:divBdr>
    </w:div>
    <w:div w:id="792864566">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7671331/" TargetMode="External"/><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1 6 " ? > < S i m c y p D a t a   x m l n s = " h t t p : / / w w w . s i m c y p . c o m / " >  
     < P r o f i l e C h a r t s / >  
     < R e s u l t s T a b l e s / >  
     < S t a t i s t i c s C h a r t s / >  
     < R e g i o n a l F r a c t i o n C h a r t s / >  
     < I n p u t T a b l e s / >  
 < / S i m c y p D a t a > 
</file>

<file path=customXml/itemProps1.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3.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D028340-FDD2-4AA1-9590-38285ED8C6AC}">
  <ds:schemaRefs>
    <ds:schemaRef ds:uri="http://schemas.openxmlformats.org/officeDocument/2006/bibliography"/>
  </ds:schemaRefs>
</ds:datastoreItem>
</file>

<file path=customXml/itemProps5.xml><?xml version="1.0" encoding="utf-8"?>
<ds:datastoreItem xmlns:ds="http://schemas.openxmlformats.org/officeDocument/2006/customXml" ds:itemID="{D1912C55-0A01-4F08-9901-D095BC568640}">
  <ds:schemaRefs>
    <ds:schemaRef ds:uri="http://www.simcyp.com/"/>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26</Pages>
  <Words>9465</Words>
  <Characters>5395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14</cp:revision>
  <dcterms:created xsi:type="dcterms:W3CDTF">2022-04-03T20:54:00Z</dcterms:created>
  <dcterms:modified xsi:type="dcterms:W3CDTF">2023-02-2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